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51"/>
        <w:tblW w:w="14862" w:type="dxa"/>
        <w:tblInd w:w="-70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2"/>
        <w:gridCol w:w="839"/>
        <w:gridCol w:w="2465"/>
        <w:gridCol w:w="656"/>
        <w:gridCol w:w="591"/>
        <w:gridCol w:w="591"/>
        <w:gridCol w:w="681"/>
        <w:gridCol w:w="486"/>
        <w:gridCol w:w="2149"/>
        <w:gridCol w:w="1013"/>
        <w:gridCol w:w="591"/>
        <w:gridCol w:w="591"/>
        <w:gridCol w:w="591"/>
        <w:gridCol w:w="1816"/>
      </w:tblGrid>
      <w:tr w:rsidR="00D26F94" w:rsidRPr="00D26F94" w14:paraId="49D88717" w14:textId="77777777" w:rsidTr="00F941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59045182" w14:textId="220325EE" w:rsidR="00D26F94" w:rsidRPr="00D26F94" w:rsidRDefault="00D26F94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15B7DE51" w14:textId="77777777" w:rsidR="00D26F94" w:rsidRPr="00D26F94" w:rsidRDefault="00D26F94" w:rsidP="00EE156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i w:val="0"/>
                <w:color w:val="000000"/>
                <w:sz w:val="18"/>
              </w:rPr>
              <w:t>Fossil fuel (coal)</w:t>
            </w:r>
          </w:p>
        </w:tc>
      </w:tr>
      <w:tr w:rsidR="00D26F94" w:rsidRPr="00D26F94" w14:paraId="38D6C636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12C36A01" w14:textId="77777777" w:rsidR="00D26F94" w:rsidRPr="00D26F94" w:rsidRDefault="00D26F94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6DC66A5F" w14:textId="77777777" w:rsidR="00D26F94" w:rsidRPr="00D26F94" w:rsidRDefault="00D26F94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6FEBBFAF" w14:textId="77777777" w:rsidR="00D26F94" w:rsidRPr="00D26F94" w:rsidRDefault="00D26F94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4225A279" w14:textId="77777777" w:rsidR="00D26F94" w:rsidRPr="00D26F94" w:rsidRDefault="00D26F94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194AA9" w:rsidRPr="00D26F94" w14:paraId="3925BA5B" w14:textId="77777777" w:rsidTr="00F941BC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227EDFAF" w14:textId="6DD2DCB9" w:rsidR="00194AA9" w:rsidRPr="00D26F94" w:rsidRDefault="00D26F94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7857FCC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62899E6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548EF17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0AD3565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8A3890A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64CD2B2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2DFCA3C6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5023B666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05194E3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6DB0BD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0C62323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2E2D2C2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16042C5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194AA9" w:rsidRPr="00D26F94" w14:paraId="2CE2949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76B0A19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606F6780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Extrapolated </w:t>
            </w:r>
            <w:r w:rsidRPr="00D26F94">
              <w:rPr>
                <w:rFonts w:ascii="Times New Roman" w:eastAsia="Times New Roman" w:hAnsi="Times New Roman" w:cs="Times New Roman"/>
                <w:bCs/>
                <w:color w:val="000000"/>
                <w:sz w:val="18"/>
              </w:rPr>
              <w:t>from USA</w:t>
            </w:r>
          </w:p>
        </w:tc>
      </w:tr>
      <w:tr w:rsidR="00194AA9" w:rsidRPr="00D26F94" w14:paraId="6B9DD45A" w14:textId="77777777" w:rsidTr="00F941BC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B6BE8DC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5D0FEA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27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DC58E5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EF20190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532AB1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9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DA2031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6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211D04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6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070949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A00C89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B1CD02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6A4CF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16C58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CA43E7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3FDD33E" w14:textId="429F60AC" w:rsidR="00194AA9" w:rsidRPr="00D26F94" w:rsidRDefault="00C355BA" w:rsidP="009475E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aXN3YXM8L0F1dGhvcj48WWVhcj4yMDA4PC9ZZWFyPjxS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</w:fldData>
              </w:fldCha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aXN3YXM8L0F1dGhvcj48WWVhcj4yMDA4PC9ZZWFyPjxS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</w:fldData>
              </w:fldCha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" w:tooltip="Biswas, 2008 #265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Biswas et al., 2008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1" w:tooltip="Lefticariu, 2011 #117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Lefticariu et al., 2011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2AD8BE8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0E87104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104464B9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USA</w:t>
            </w:r>
          </w:p>
        </w:tc>
      </w:tr>
      <w:tr w:rsidR="00194AA9" w:rsidRPr="00D26F94" w14:paraId="2789A124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8116EFF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FDC0A7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USA</w:t>
            </w:r>
          </w:p>
        </w:tc>
      </w:tr>
      <w:tr w:rsidR="00194AA9" w:rsidRPr="00D26F94" w14:paraId="151D44D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5F7A0DE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67E346BA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South Africa</w:t>
            </w:r>
          </w:p>
        </w:tc>
      </w:tr>
      <w:tr w:rsidR="00194AA9" w:rsidRPr="00D26F94" w14:paraId="7E3B2856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EE765FE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E40925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South Africa</w:t>
            </w:r>
          </w:p>
        </w:tc>
      </w:tr>
      <w:tr w:rsidR="00194AA9" w:rsidRPr="00D26F94" w14:paraId="04192E35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E875A70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69A54371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South Africa</w:t>
            </w:r>
          </w:p>
        </w:tc>
      </w:tr>
      <w:tr w:rsidR="00194AA9" w:rsidRPr="00D26F94" w14:paraId="714B51A2" w14:textId="77777777" w:rsidTr="00F941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50E46CC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FBEEC0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0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A70D1C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52CC351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14DD65D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38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2582C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1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415FF3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AEC469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55D848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FB2B95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8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67D075D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903C9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9709950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1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FB65798" w14:textId="33ED26EB" w:rsidR="00194AA9" w:rsidRPr="00D26F94" w:rsidRDefault="00194AA9" w:rsidP="009475E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South Africa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t xml:space="preserve"> 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un&lt;/Author&gt;&lt;Year&gt;2014&lt;/Year&gt;&lt;RecNum&gt;3657&lt;/RecNum&gt;&lt;DisplayText&gt;(Sun et al., 2014a)&lt;/DisplayText&gt;&lt;record&gt;&lt;rec-number&gt;3657&lt;/rec-number&gt;&lt;foreign-keys&gt;&lt;key app="EN" db-id="tp9rtwz2lwz52uerfz2ppa2jsf0we9rawrez"&gt;3657&lt;/key&gt;&lt;/foreign-keys&gt;&lt;ref-type name="Journal Article"&gt;17&lt;/ref-type&gt;&lt;contributors&gt;&lt;authors&gt;&lt;author&gt;Sun, Ruoyu&lt;/author&gt;&lt;author&gt;Sonke, Jeroen E.&lt;/author&gt;&lt;author&gt;Heimbürger, Lars-Eric&lt;/author&gt;&lt;author&gt;Belkin, Harvey E.&lt;/author&gt;&lt;author&gt;Liu, Guijian&lt;/author&gt;&lt;author&gt;Shome, Debasish&lt;/author&gt;&lt;author&gt;Cukrowska, Ewa&lt;/author&gt;&lt;author&gt;Liousse, Catherine&lt;/author&gt;&lt;author&gt;Pokrovsky, Oleg S.&lt;/author&gt;&lt;author&gt;Streets, David G.&lt;/author&gt;&lt;/authors&gt;&lt;/contributors&gt;&lt;titles&gt;&lt;title&gt;Mercury Stable Isotope Signatures of World Coal Deposits and Historical Coal Combustion Emission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7660-7668&lt;/pages&gt;&lt;volume&gt;48&lt;/volume&gt;&lt;number&gt;13&lt;/number&gt;&lt;dates&gt;&lt;year&gt;2014&lt;/year&gt;&lt;pub-dates&gt;&lt;date&gt;2014/07/01&lt;/date&gt;&lt;/pub-dates&gt;&lt;/dates&gt;&lt;publisher&gt;American Chemical Society&lt;/publisher&gt;&lt;isbn&gt;0013-936X&lt;/isbn&gt;&lt;urls&gt;&lt;related-urls&gt;&lt;url&gt;http://dx.doi.org/10.1021/es501208a&lt;/url&gt;&lt;url&gt;http://pubs.acs.org/doi/pdfplus/10.1021/es501208a&lt;/url&gt;&lt;/related-urls&gt;&lt;/urls&gt;&lt;electronic-resource-num&gt;10.1021/es501208a&lt;/electronic-resource-num&gt;&lt;access-date&gt;2014/07/09&lt;/access-date&gt;&lt;/record&gt;&lt;/Cite&gt;&lt;/EndNote&gt;</w:instrTex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0E2A1EFF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187B7DF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EA5E84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DCE1A1B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Triangle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6CC5DF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2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3CC21E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AEFAB06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23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780F2E0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5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8F25238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348F5D3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Triangle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10B846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E45591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FB35AD7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B0C8AB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F0F0470" w14:textId="280AE599" w:rsidR="00194AA9" w:rsidRPr="00D26F94" w:rsidRDefault="00194AA9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Germany and France</w:t>
            </w:r>
            <w:r w:rsidR="00172E43" w:rsidRPr="00D26F94">
              <w:rPr>
                <w:rFonts w:ascii="Times New Roman" w:eastAsia="Times New Roman" w:hAnsi="Times New Roman" w:cs="Times New Roman"/>
                <w:sz w:val="18"/>
              </w:rPr>
              <w:t xml:space="preserve"> </w:t>
            </w:r>
            <w:r w:rsidR="00172E43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="00172E43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un&lt;/Author&gt;&lt;Year&gt;2014&lt;/Year&gt;&lt;RecNum&gt;3657&lt;/RecNum&gt;&lt;DisplayText&gt;(Sun et al., 2014a)&lt;/DisplayText&gt;&lt;record&gt;&lt;rec-number&gt;3657&lt;/rec-number&gt;&lt;foreign-keys&gt;&lt;key app="EN" db-id="tp9rtwz2lwz52uerfz2ppa2jsf0we9rawrez"&gt;3657&lt;/key&gt;&lt;/foreign-keys&gt;&lt;ref-type name="Journal Article"&gt;17&lt;/ref-type&gt;&lt;contributors&gt;&lt;authors&gt;&lt;author&gt;Sun, Ruoyu&lt;/author&gt;&lt;author&gt;Sonke, Jeroen E.&lt;/author&gt;&lt;author&gt;Heimbürger, Lars-Eric&lt;/author&gt;&lt;author&gt;Belkin, Harvey E.&lt;/author&gt;&lt;author&gt;Liu, Guijian&lt;/author&gt;&lt;author&gt;Shome, Debasish&lt;/author&gt;&lt;author&gt;Cukrowska, Ewa&lt;/author&gt;&lt;author&gt;Liousse, Catherine&lt;/author&gt;&lt;author&gt;Pokrovsky, Oleg S.&lt;/author&gt;&lt;author&gt;Streets, David G.&lt;/author&gt;&lt;/authors&gt;&lt;/contributors&gt;&lt;titles&gt;&lt;title&gt;Mercury Stable Isotope Signatures of World Coal Deposits and Historical Coal Combustion Emission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7660-7668&lt;/pages&gt;&lt;volume&gt;48&lt;/volume&gt;&lt;number&gt;13&lt;/number&gt;&lt;dates&gt;&lt;year&gt;2014&lt;/year&gt;&lt;pub-dates&gt;&lt;date&gt;2014/07/01&lt;/date&gt;&lt;/pub-dates&gt;&lt;/dates&gt;&lt;publisher&gt;American Chemical Society&lt;/publisher&gt;&lt;isbn&gt;0013-936X&lt;/isbn&gt;&lt;urls&gt;&lt;related-urls&gt;&lt;url&gt;http://dx.doi.org/10.1021/es501208a&lt;/url&gt;&lt;url&gt;http://pubs.acs.org/doi/pdfplus/10.1021/es501208a&lt;/url&gt;&lt;/related-urls&gt;&lt;/urls&gt;&lt;electronic-resource-num&gt;10.1021/es501208a&lt;/electronic-resource-num&gt;&lt;access-date&gt;2014/07/09&lt;/access-date&gt;&lt;/record&gt;&lt;/Cite&gt;&lt;/EndNote&gt;</w:instrText>
            </w:r>
            <w:r w:rsidR="00172E43"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172E43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172E43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="00172E43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0C61DAAA" w14:textId="77777777" w:rsidTr="00F941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0F3DC1B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64FA58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1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88D8B26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920201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3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7CB88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8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BBFCB2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33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7E1E60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84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043217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A67BA8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86BC740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C7D44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2280641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484D09D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3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644118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Romania 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t>(</w:t>
            </w:r>
            <w:hyperlink w:anchor="_ENREF_39" w:tooltip="Sun, 2014 #3657" w:history="1">
              <w:r w:rsidR="000705F3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</w:t>
              </w:r>
            </w:hyperlink>
            <w:r w:rsidR="000705F3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</w:p>
        </w:tc>
      </w:tr>
      <w:tr w:rsidR="00194AA9" w:rsidRPr="00D26F94" w14:paraId="64D06AF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10E6515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048886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27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9A4E27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5906797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7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E2D178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3.0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8A924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73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E19A127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8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848315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4994D64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83AC20E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1336CEC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E691C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730C1C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6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CA443F9" w14:textId="5222762E" w:rsidR="00194AA9" w:rsidRPr="00D26F94" w:rsidRDefault="00194AA9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Russia, Kazakhstan, Ukraine 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un&lt;/Author&gt;&lt;Year&gt;2014&lt;/Year&gt;&lt;RecNum&gt;3657&lt;/RecNum&gt;&lt;DisplayText&gt;(Sun et al., 2014a)&lt;/DisplayText&gt;&lt;record&gt;&lt;rec-number&gt;3657&lt;/rec-number&gt;&lt;foreign-keys&gt;&lt;key app="EN" db-id="tp9rtwz2lwz52uerfz2ppa2jsf0we9rawrez"&gt;3657&lt;/key&gt;&lt;/foreign-keys&gt;&lt;ref-type name="Journal Article"&gt;17&lt;/ref-type&gt;&lt;contributors&gt;&lt;authors&gt;&lt;author&gt;Sun, Ruoyu&lt;/author&gt;&lt;author&gt;Sonke, Jeroen E.&lt;/author&gt;&lt;author&gt;Heimbürger, Lars-Eric&lt;/author&gt;&lt;author&gt;Belkin, Harvey E.&lt;/author&gt;&lt;author&gt;Liu, Guijian&lt;/author&gt;&lt;author&gt;Shome, Debasish&lt;/author&gt;&lt;author&gt;Cukrowska, Ewa&lt;/author&gt;&lt;author&gt;Liousse, Catherine&lt;/author&gt;&lt;author&gt;Pokrovsky, Oleg S.&lt;/author&gt;&lt;author&gt;Streets, David G.&lt;/author&gt;&lt;/authors&gt;&lt;/contributors&gt;&lt;titles&gt;&lt;title&gt;Mercury Stable Isotope Signatures of World Coal Deposits and Historical Coal Combustion Emission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7660-7668&lt;/pages&gt;&lt;volume&gt;48&lt;/volume&gt;&lt;number&gt;13&lt;/number&gt;&lt;dates&gt;&lt;year&gt;2014&lt;/year&gt;&lt;pub-dates&gt;&lt;date&gt;2014/07/01&lt;/date&gt;&lt;/pub-dates&gt;&lt;/dates&gt;&lt;publisher&gt;American Chemical Society&lt;/publisher&gt;&lt;isbn&gt;0013-936X&lt;/isbn&gt;&lt;urls&gt;&lt;related-urls&gt;&lt;url&gt;http://dx.doi.org/10.1021/es501208a&lt;/url&gt;&lt;url&gt;http://pubs.acs.org/doi/pdfplus/10.1021/es501208a&lt;/url&gt;&lt;/related-urls&gt;&lt;/urls&gt;&lt;electronic-resource-num&gt;10.1021/es501208a&lt;/electronic-resource-num&gt;&lt;access-date&gt;2014/07/09&lt;/access-date&gt;&lt;/record&gt;&lt;/Cite&gt;&lt;/EndNote&gt;</w:instrTex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7E11C5A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AA478D2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02BBEA2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Extrapolated from World</w:t>
            </w:r>
          </w:p>
        </w:tc>
      </w:tr>
      <w:tr w:rsidR="00194AA9" w:rsidRPr="00D26F94" w14:paraId="49603388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AD8BDCA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7F5AD40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2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70432E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722EDFE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8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210E3B9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2.4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FCD76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87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AE0177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26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1F0C536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CCA7D0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F2C9D7C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DA293C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0B611B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C990460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8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549C03A" w14:textId="2EDB4987" w:rsidR="00194AA9" w:rsidRPr="00D26F94" w:rsidRDefault="000705F3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India</w:t>
            </w:r>
            <w:r w:rsidR="00194AA9" w:rsidRPr="00D26F94">
              <w:rPr>
                <w:rFonts w:ascii="Times New Roman" w:eastAsia="Times New Roman" w:hAnsi="Times New Roman" w:cs="Times New Roman"/>
                <w:sz w:val="18"/>
              </w:rPr>
              <w:t xml:space="preserve">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un&lt;/Author&gt;&lt;Year&gt;2014&lt;/Year&gt;&lt;RecNum&gt;3657&lt;/RecNum&gt;&lt;DisplayText&gt;(Sun et al., 2014a)&lt;/DisplayText&gt;&lt;record&gt;&lt;rec-number&gt;3657&lt;/rec-number&gt;&lt;foreign-keys&gt;&lt;key app="EN" db-id="tp9rtwz2lwz52uerfz2ppa2jsf0we9rawrez"&gt;3657&lt;/key&gt;&lt;/foreign-keys&gt;&lt;ref-type name="Journal Article"&gt;17&lt;/ref-type&gt;&lt;contributors&gt;&lt;authors&gt;&lt;author&gt;Sun, Ruoyu&lt;/author&gt;&lt;author&gt;Sonke, Jeroen E.&lt;/author&gt;&lt;author&gt;Heimbürger, Lars-Eric&lt;/author&gt;&lt;author&gt;Belkin, Harvey E.&lt;/author&gt;&lt;author&gt;Liu, Guijian&lt;/author&gt;&lt;author&gt;Shome, Debasish&lt;/author&gt;&lt;author&gt;Cukrowska, Ewa&lt;/author&gt;&lt;author&gt;Liousse, Catherine&lt;/author&gt;&lt;author&gt;Pokrovsky, Oleg S.&lt;/author&gt;&lt;author&gt;Streets, David G.&lt;/author&gt;&lt;/authors&gt;&lt;/contributors&gt;&lt;titles&gt;&lt;title&gt;Mercury Stable Isotope Signatures of World Coal Deposits and Historical Coal Combustion Emission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7660-7668&lt;/pages&gt;&lt;volume&gt;48&lt;/volume&gt;&lt;number&gt;13&lt;/number&gt;&lt;dates&gt;&lt;year&gt;2014&lt;/year&gt;&lt;pub-dates&gt;&lt;date&gt;2014/07/01&lt;/date&gt;&lt;/pub-dates&gt;&lt;/dates&gt;&lt;publisher&gt;American Chemical Society&lt;/publisher&gt;&lt;isbn&gt;0013-936X&lt;/isbn&gt;&lt;urls&gt;&lt;related-urls&gt;&lt;url&gt;http://dx.doi.org/10.1021/es501208a&lt;/url&gt;&lt;url&gt;http://pubs.acs.org/doi/pdfplus/10.1021/es501208a&lt;/url&gt;&lt;/related-urls&gt;&lt;/urls&gt;&lt;electronic-resource-num&gt;10.1021/es501208a&lt;/electronic-resource-num&gt;&lt;access-date&gt;2014/07/09&lt;/access-date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2D791B15" w14:textId="77777777" w:rsidTr="00F941BC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AA5C6AB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4C354E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10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49DFAE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BAEBACB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40DFE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8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8DA78D0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1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059798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397680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27F0C1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F00B57D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93F470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95212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268D6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9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90B3190" w14:textId="06D4FE8F" w:rsidR="00194AA9" w:rsidRPr="00D26F94" w:rsidRDefault="00194AA9" w:rsidP="009475E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China 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aXN3YXM8L0F1dGhvcj48WWVhcj4yMDA4PC9ZZWFyPjxS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</w:fldData>
              </w:fldCha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aXN3YXM8L0F1dGhvcj48WWVhcj4yMDA4PC9ZZWFyPjxS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</w:fldData>
              </w:fldCha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" w:tooltip="Biswas, 2008 #265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Biswas et al., 2008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20" w:tooltip="Yin, 2014 #3471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Yin et al., 2014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="000705F3"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25198DE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A10D032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20FC04B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8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150C495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292389C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928028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4B4873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9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42731AA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5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EA92CB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B249A68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644576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6DAF407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8D05496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49C02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75C9053" w14:textId="5D2EC4C4" w:rsidR="00194AA9" w:rsidRPr="00D26F94" w:rsidRDefault="000705F3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Indonesi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="00A44CDA"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un&lt;/Author&gt;&lt;Year&gt;2014&lt;/Year&gt;&lt;RecNum&gt;3657&lt;/RecNum&gt;&lt;DisplayText&gt;(Sun et al., 2014a)&lt;/DisplayText&gt;&lt;record&gt;&lt;rec-number&gt;3657&lt;/rec-number&gt;&lt;foreign-keys&gt;&lt;key app="EN" db-id="tp9rtwz2lwz52uerfz2ppa2jsf0we9rawrez"&gt;3657&lt;/key&gt;&lt;/foreign-keys&gt;&lt;ref-type name="Journal Article"&gt;17&lt;/ref-type&gt;&lt;contributors&gt;&lt;authors&gt;&lt;author&gt;Sun, Ruoyu&lt;/author&gt;&lt;author&gt;Sonke, Jeroen E.&lt;/author&gt;&lt;author&gt;Heimbürger, Lars-Eric&lt;/author&gt;&lt;author&gt;Belkin, Harvey E.&lt;/author&gt;&lt;author&gt;Liu, Guijian&lt;/author&gt;&lt;author&gt;Shome, Debasish&lt;/author&gt;&lt;author&gt;Cukrowska, Ewa&lt;/author&gt;&lt;author&gt;Liousse, Catherine&lt;/author&gt;&lt;author&gt;Pokrovsky, Oleg S.&lt;/author&gt;&lt;author&gt;Streets, David G.&lt;/author&gt;&lt;/authors&gt;&lt;/contributors&gt;&lt;titles&gt;&lt;title&gt;Mercury Stable Isotope Signatures of World Coal Deposits and Historical Coal Combustion Emission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7660-7668&lt;/pages&gt;&lt;volume&gt;48&lt;/volume&gt;&lt;number&gt;13&lt;/number&gt;&lt;dates&gt;&lt;year&gt;2014&lt;/year&gt;&lt;pub-dates&gt;&lt;date&gt;2014/07/01&lt;/date&gt;&lt;/pub-dates&gt;&lt;/dates&gt;&lt;publisher&gt;American Chemical Society&lt;/publisher&gt;&lt;isbn&gt;0013-936X&lt;/isbn&gt;&lt;urls&gt;&lt;related-urls&gt;&lt;url&gt;http://dx.doi.org/10.1021/es501208a&lt;/url&gt;&lt;url&gt;http://pubs.acs.org/doi/pdfplus/10.1021/es501208a&lt;/url&gt;&lt;/related-urls&gt;&lt;/urls&gt;&lt;electronic-resource-num&gt;10.1021/es501208a&lt;/electronic-resource-num&gt;&lt;access-date&gt;2014/07/09&lt;/access-date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7" w:tooltip="Sun, 2014 #3657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un et al., 2014a</w:t>
              </w:r>
            </w:hyperlink>
            <w:r w:rsidR="00A44CDA"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194AA9" w:rsidRPr="00D26F94" w14:paraId="1AC8C6A9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066ABC4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DD862E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12221" w:type="dxa"/>
            <w:gridSpan w:val="12"/>
            <w:shd w:val="clear" w:color="auto" w:fill="auto"/>
            <w:noWrap/>
            <w:vAlign w:val="center"/>
            <w:hideMark/>
          </w:tcPr>
          <w:p w14:paraId="51573CEA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194AA9" w:rsidRPr="00D26F94" w14:paraId="55F467B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379F938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95A992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12221" w:type="dxa"/>
            <w:gridSpan w:val="12"/>
            <w:shd w:val="clear" w:color="auto" w:fill="auto"/>
            <w:noWrap/>
            <w:vAlign w:val="center"/>
            <w:hideMark/>
          </w:tcPr>
          <w:p w14:paraId="43B3709F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194AA9" w:rsidRPr="00D26F94" w14:paraId="4B79F53E" w14:textId="77777777" w:rsidTr="00F941B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C3BBD29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AD49407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210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83FAAF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D8F423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1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BECFCF2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2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DB0A123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7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C2291A8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23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53AC0FC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A0A4D0E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83ACCD4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2D0CA71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F31A5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45FB15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2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ABE240D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194AA9" w:rsidRPr="00D26F94" w14:paraId="6BF59660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20C2224B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52AA57C2" w14:textId="77777777" w:rsidR="00194AA9" w:rsidRPr="00D26F94" w:rsidRDefault="00194AA9" w:rsidP="00EE156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Fossil fuel (oil)</w:t>
            </w:r>
          </w:p>
        </w:tc>
      </w:tr>
      <w:tr w:rsidR="00194AA9" w:rsidRPr="00D26F94" w14:paraId="04B44F23" w14:textId="77777777" w:rsidTr="00F941BC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4796C61A" w14:textId="77777777" w:rsidR="00194AA9" w:rsidRPr="00D26F94" w:rsidRDefault="00194AA9" w:rsidP="00EE156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7E3ABC91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2E6100CF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5A68E209" w14:textId="77777777" w:rsidR="00194AA9" w:rsidRPr="00D26F94" w:rsidRDefault="00194AA9" w:rsidP="00EE156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076D8499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144C995B" w14:textId="0CC48D7A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59A3EEE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011112A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07043D8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8B8F66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7AD19FA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56E69DB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683E2E0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3477CE1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732AB14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7E0F2D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1BD05B4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234B59D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1CC3324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D26F94" w:rsidRPr="00D26F94" w14:paraId="5BC82746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F84A625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EE694A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5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EE0F7B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78C4B3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2DB8F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6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1CF87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5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F743A2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29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8E6E27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C8B17B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F1AC16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7B073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AD02DE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7EEDC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6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3750832" w14:textId="7D58F040" w:rsidR="00D26F94" w:rsidRPr="00D26F94" w:rsidRDefault="00D26F94" w:rsidP="009475E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Oil sand from Canada</w:t>
            </w:r>
            <w:r w:rsidRPr="00D26F94">
              <w:rPr>
                <w:rFonts w:ascii="Times New Roman" w:eastAsia="Times New Roman" w:hAnsi="Times New Roman" w:cs="Times New Roman"/>
                <w:color w:val="0000FF"/>
                <w:sz w:val="18"/>
              </w:rPr>
              <w:t xml:space="preserve">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Blum&lt;/Author&gt;&lt;Year&gt;2012&lt;/Year&gt;&lt;RecNum&gt;2721&lt;/RecNum&gt;&lt;DisplayText&gt;(Blum et al., 2012)&lt;/DisplayText&gt;&lt;record&gt;&lt;rec-number&gt;2721&lt;/rec-number&gt;&lt;foreign-keys&gt;&lt;key app="EN" db-id="tp9rtwz2lwz52uerfz2ppa2jsf0we9rawrez"&gt;2721&lt;/key&gt;&lt;/foreign-keys&gt;&lt;ref-type name="Book Section"&gt;5&lt;/ref-type&gt;&lt;contributors&gt;&lt;authors&gt;&lt;author&gt;J.D. Blum&lt;/author&gt;&lt;author&gt;M.W. Johnson&lt;/author&gt;&lt;author&gt;J.D. Gleason&lt;/author&gt;&lt;author&gt;J.D. Demers&lt;/author&gt;&lt;author&gt;M.S. Landis&lt;/author&gt;&lt;author&gt;S. Krupa&lt;/author&gt;&lt;/authors&gt;&lt;secondary-authors&gt;&lt;author&gt;Kevin E. Percy&lt;/author&gt;&lt;/secondary-authors&gt;&lt;/contributors&gt;&lt;titles&gt;&lt;title&gt;Mercury Concentration and Isotopic Composition of Epiphytic Tree Lichens in the Athabasca Oil Sands Region&lt;/title&gt;&lt;secondary-title&gt;Developments in Environmental Science&lt;/secondary-title&gt;&lt;/titles&gt;&lt;pages&gt;373-390&lt;/pages&gt;&lt;volume&gt;11&lt;/volume&gt;&lt;section&gt;16&lt;/section&gt;&lt;dates&gt;&lt;year&gt;2012&lt;/year&gt;&lt;/dates&gt;&lt;pub-location&gt;Amsterdam&lt;/pub-location&gt;&lt;publisher&gt;Elsevier&lt;/publisher&gt;&lt;urls&gt;&lt;/urls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3" w:tooltip="Blum, 2012 #2721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Blum et al., 2012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D26F94" w:rsidRPr="00D26F94" w14:paraId="4507FC4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897A2B7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C4A0AB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F8AE0B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DDB56B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29BB2C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A27656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468D3D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494A3C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55B984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5EDC23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D40C3C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8A440B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52F9D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A471BF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6C223C3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E657F03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6C68CC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A137D5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8BC64B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70D93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A48C0F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41F4B8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FA1295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4BB204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9D3315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619C59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5BE98B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BF549F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C229BD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6D1C7C90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0E2A558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1EDC89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A35BF8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B01352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8612DF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2D9F9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8515B6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42C1A3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AF698B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14E153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911CF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912550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55BB9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709C6C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0445AFB9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8E39533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DDFAD2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902931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2D20F6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A6D7A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AB588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E70752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B4C57C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ACF4C4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DADE61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360869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917922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4F2A2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010EC4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31CD0979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07301B6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7154AC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6E1AB5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A7672F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D24F8B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E6785D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486436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DD4862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D2C82A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F9D28B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30E65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E00EE2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BDD6B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1E3F8C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1620AC6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1F12C7E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C44A6D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0C0F0A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4DDF8A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2984C4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7B1EE3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00CB24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2217AF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977D9C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5EB9FE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61781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549062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D7D494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A70029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357289D6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E83D3AB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25C53E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B0BF72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516318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77842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71694A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851B08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0ECCC3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762DF7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723229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9F285D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8068A6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DF7D1A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732DDC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1FA9345A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61EA439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08ECB2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113F2E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55A650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7E39B7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1CFBB6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9547D4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958305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7426D7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A6F3AF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836C8F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C76E8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5E8655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F83D5A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4D0B88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94A26C1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CBD8D9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EED744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693B2D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3FFE0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1002C6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EB5370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90DC55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05774D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62B243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193B5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05EE3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58F9E1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1B200A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4FF92F1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643D80D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3C466B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0A5DF1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66C2FF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F7858C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6F228B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311330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5DF43B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135E22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B32CD9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706BDC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8AB488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0AE0C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25D011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DE9165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BB4FB3E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917759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4078D5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0C6B1E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A4B11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62A405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DF2BE3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4782CC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15BB91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6D8BB0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8C48F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7D93AD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3B46DE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BEA130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731D5549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20BBC4F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7440A5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84CF40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B39D34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6A5F5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FD8A10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4A6CFF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E849CE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00834A7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7CC923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114F4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91AFDD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88A03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376E43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72FB2EB5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75DCCC7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485C07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A365F3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2EF98B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C2BF9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63C90D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C8C8C0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6E4A3D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C6D300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3D8C26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DA7C4C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835302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B853FF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1F444A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68A3CE9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93BC6BF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54463E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BBA736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AEB386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CDE868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DCBA9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1EF3E3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232E4D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582585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484A14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F2B20A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49102B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A22AC2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F3252E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3DF4E3D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F3A8E03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4670AA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01011A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38289A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1E80F9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AB86C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55E2F2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942A64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CF0FE5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459B9E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3CACA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FB85A2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E689CE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E58565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422A4BF1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6D60E64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CF2F74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0046C3A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4B8D15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143385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AD53D9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1A9B25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62B624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9666A9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913845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CC99A0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27123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F3158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E8CFF48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1EB7DCEF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BB02DC5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0D8DAD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5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A51840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443441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989CF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6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0C9C14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5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708F16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29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D21B4C3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1208D7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8DF9B9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55FF06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3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C967A6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E1C8B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6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7DDB00E" w14:textId="4AA5F725" w:rsidR="00D26F94" w:rsidRPr="00D26F94" w:rsidRDefault="00D26F94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>Oil sand from Canada</w:t>
            </w:r>
            <w:r w:rsidRPr="00D26F94">
              <w:rPr>
                <w:rFonts w:ascii="Times New Roman" w:eastAsia="Times New Roman" w:hAnsi="Times New Roman" w:cs="Times New Roman"/>
                <w:color w:val="0000FF"/>
                <w:sz w:val="18"/>
              </w:rPr>
              <w:t xml:space="preserve">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Blum&lt;/Author&gt;&lt;Year&gt;2012&lt;/Year&gt;&lt;RecNum&gt;2721&lt;/RecNum&gt;&lt;DisplayText&gt;(Blum et al., 2012)&lt;/DisplayText&gt;&lt;record&gt;&lt;rec-number&gt;2721&lt;/rec-number&gt;&lt;foreign-keys&gt;&lt;key app="EN" db-id="tp9rtwz2lwz52uerfz2ppa2jsf0we9rawrez"&gt;2721&lt;/key&gt;&lt;/foreign-keys&gt;&lt;ref-type name="Book Section"&gt;5&lt;/ref-type&gt;&lt;contributors&gt;&lt;authors&gt;&lt;author&gt;J.D. Blum&lt;/author&gt;&lt;author&gt;M.W. Johnson&lt;/author&gt;&lt;author&gt;J.D. Gleason&lt;/author&gt;&lt;author&gt;J.D. Demers&lt;/author&gt;&lt;author&gt;M.S. Landis&lt;/author&gt;&lt;author&gt;S. Krupa&lt;/author&gt;&lt;/authors&gt;&lt;secondary-authors&gt;&lt;author&gt;Kevin E. Percy&lt;/author&gt;&lt;/secondary-authors&gt;&lt;/contributors&gt;&lt;titles&gt;&lt;title&gt;Mercury Concentration and Isotopic Composition of Epiphytic Tree Lichens in the Athabasca Oil Sands Region&lt;/title&gt;&lt;secondary-title&gt;Developments in Environmental Science&lt;/secondary-title&gt;&lt;/titles&gt;&lt;pages&gt;373-390&lt;/pages&gt;&lt;volume&gt;11&lt;/volume&gt;&lt;section&gt;16&lt;/section&gt;&lt;dates&gt;&lt;year&gt;2012&lt;/year&gt;&lt;/dates&gt;&lt;pub-location&gt;Amsterdam&lt;/pub-location&gt;&lt;publisher&gt;Elsevier&lt;/publisher&gt;&lt;urls&gt;&lt;/urls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3" w:tooltip="Blum, 2012 #2721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Blum et al., 2012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D26F94" w:rsidRPr="00D26F94" w14:paraId="368BC202" w14:textId="77777777" w:rsidTr="00F941BC">
        <w:trPr>
          <w:trHeight w:val="2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0EA37A1E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30909AB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on-ferrous metals (Zn/Pb/Cu)</w:t>
            </w:r>
          </w:p>
        </w:tc>
      </w:tr>
      <w:tr w:rsidR="00D26F94" w:rsidRPr="00D26F94" w14:paraId="6185A3A6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2A9E9FAB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22602DE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5ECDB50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14A6E40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1622BBA0" w14:textId="77777777" w:rsidTr="00F941BC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5EE3F45D" w14:textId="39C87C2A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6A22848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4943FD3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5056520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1A963DC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10CC9D3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14B8EB8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152F6C2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57543E0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55DB642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5C9F454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531855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7D53E9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0ACDD9A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D26F94" w:rsidRPr="00D26F94" w14:paraId="3167BE59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D849D33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839" w:type="dxa"/>
            <w:vMerge w:val="restart"/>
            <w:shd w:val="clear" w:color="auto" w:fill="auto"/>
            <w:noWrap/>
            <w:vAlign w:val="center"/>
            <w:hideMark/>
          </w:tcPr>
          <w:p w14:paraId="738F909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0</w:t>
            </w:r>
          </w:p>
        </w:tc>
        <w:tc>
          <w:tcPr>
            <w:tcW w:w="2465" w:type="dxa"/>
            <w:vMerge w:val="restart"/>
            <w:shd w:val="clear" w:color="auto" w:fill="auto"/>
            <w:noWrap/>
            <w:vAlign w:val="center"/>
            <w:hideMark/>
          </w:tcPr>
          <w:p w14:paraId="65AA82E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vMerge w:val="restart"/>
            <w:shd w:val="clear" w:color="auto" w:fill="auto"/>
            <w:noWrap/>
            <w:vAlign w:val="center"/>
            <w:hideMark/>
          </w:tcPr>
          <w:p w14:paraId="596D1C4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6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49E3B93F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81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404688B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5</w:t>
            </w:r>
          </w:p>
        </w:tc>
        <w:tc>
          <w:tcPr>
            <w:tcW w:w="681" w:type="dxa"/>
            <w:vMerge w:val="restart"/>
            <w:shd w:val="clear" w:color="auto" w:fill="auto"/>
            <w:noWrap/>
            <w:vAlign w:val="center"/>
            <w:hideMark/>
          </w:tcPr>
          <w:p w14:paraId="6CF7C4B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3</w:t>
            </w:r>
          </w:p>
        </w:tc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7842CAC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9</w:t>
            </w:r>
          </w:p>
        </w:tc>
        <w:tc>
          <w:tcPr>
            <w:tcW w:w="2149" w:type="dxa"/>
            <w:vMerge w:val="restart"/>
            <w:shd w:val="clear" w:color="auto" w:fill="auto"/>
            <w:noWrap/>
            <w:vAlign w:val="center"/>
            <w:hideMark/>
          </w:tcPr>
          <w:p w14:paraId="356AA2A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vMerge w:val="restart"/>
            <w:shd w:val="clear" w:color="auto" w:fill="auto"/>
            <w:noWrap/>
            <w:vAlign w:val="center"/>
            <w:hideMark/>
          </w:tcPr>
          <w:p w14:paraId="56EE3FC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2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0D1172BD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7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716B6E0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4169440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</w:t>
            </w:r>
          </w:p>
        </w:tc>
        <w:tc>
          <w:tcPr>
            <w:tcW w:w="1816" w:type="dxa"/>
            <w:vMerge w:val="restart"/>
            <w:shd w:val="clear" w:color="auto" w:fill="auto"/>
            <w:vAlign w:val="center"/>
            <w:hideMark/>
          </w:tcPr>
          <w:p w14:paraId="7E62DA9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Canada and USA </w:t>
            </w:r>
          </w:p>
        </w:tc>
      </w:tr>
      <w:tr w:rsidR="00D26F94" w:rsidRPr="00D26F94" w14:paraId="07DA3332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3FE35DE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7A65882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2425EA0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5D8F297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583692C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40AA6A69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64C110D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5DB0DC8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6508221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0411D04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A6F5B6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5D11653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7F63D12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335CBD6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74F6A1D5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8EAA96E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D72B78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North America</w:t>
            </w:r>
          </w:p>
        </w:tc>
      </w:tr>
      <w:tr w:rsidR="00D26F94" w:rsidRPr="00D26F94" w14:paraId="48A526B2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4AB5DA5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D3440C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North America</w:t>
            </w:r>
          </w:p>
        </w:tc>
      </w:tr>
      <w:tr w:rsidR="00D26F94" w:rsidRPr="00D26F94" w14:paraId="78E71D1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2CA5ACD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vMerge w:val="restart"/>
            <w:shd w:val="clear" w:color="auto" w:fill="auto"/>
            <w:noWrap/>
            <w:vAlign w:val="center"/>
            <w:hideMark/>
          </w:tcPr>
          <w:p w14:paraId="280A1FA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8</w:t>
            </w:r>
          </w:p>
        </w:tc>
        <w:tc>
          <w:tcPr>
            <w:tcW w:w="2465" w:type="dxa"/>
            <w:vMerge w:val="restart"/>
            <w:shd w:val="clear" w:color="auto" w:fill="auto"/>
            <w:noWrap/>
            <w:vAlign w:val="center"/>
            <w:hideMark/>
          </w:tcPr>
          <w:p w14:paraId="276DE1FB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vMerge w:val="restart"/>
            <w:shd w:val="clear" w:color="auto" w:fill="auto"/>
            <w:noWrap/>
            <w:vAlign w:val="center"/>
            <w:hideMark/>
          </w:tcPr>
          <w:p w14:paraId="3D83122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1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685C564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9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3967DD0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8</w:t>
            </w:r>
          </w:p>
        </w:tc>
        <w:tc>
          <w:tcPr>
            <w:tcW w:w="681" w:type="dxa"/>
            <w:vMerge w:val="restart"/>
            <w:shd w:val="clear" w:color="auto" w:fill="auto"/>
            <w:noWrap/>
            <w:vAlign w:val="center"/>
            <w:hideMark/>
          </w:tcPr>
          <w:p w14:paraId="6096541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0223EED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7</w:t>
            </w:r>
          </w:p>
        </w:tc>
        <w:tc>
          <w:tcPr>
            <w:tcW w:w="2149" w:type="dxa"/>
            <w:vMerge w:val="restart"/>
            <w:shd w:val="clear" w:color="auto" w:fill="auto"/>
            <w:noWrap/>
            <w:vAlign w:val="center"/>
            <w:hideMark/>
          </w:tcPr>
          <w:p w14:paraId="378D64D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vMerge w:val="restart"/>
            <w:shd w:val="clear" w:color="auto" w:fill="auto"/>
            <w:noWrap/>
            <w:vAlign w:val="center"/>
            <w:hideMark/>
          </w:tcPr>
          <w:p w14:paraId="4662B70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4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541411A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5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20F647E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4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2330412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</w:t>
            </w:r>
          </w:p>
        </w:tc>
        <w:tc>
          <w:tcPr>
            <w:tcW w:w="1816" w:type="dxa"/>
            <w:vMerge w:val="restart"/>
            <w:shd w:val="clear" w:color="auto" w:fill="auto"/>
            <w:vAlign w:val="center"/>
            <w:hideMark/>
          </w:tcPr>
          <w:p w14:paraId="0D405AC6" w14:textId="5E904E16" w:rsidR="00D26F94" w:rsidRPr="00D26F94" w:rsidRDefault="00D26F94" w:rsidP="009475E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Congo and South Afric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Tb25rZTwvQXV0aG9yPjxZZWFyPjIwMTA8L1llYXI+PFJl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==
</w:fldData>
              </w:fldChar>
            </w:r>
            <w:r w:rsidR="009475E4"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 w:rsidR="009475E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Tb25rZTwvQXV0aG9yPjxZZWFyPjIwMTA8L1llYXI+PFJl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==
</w:fldData>
              </w:fldChar>
            </w:r>
            <w:r w:rsidR="009475E4"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 w:rsidR="009475E4">
              <w:rPr>
                <w:rFonts w:ascii="Times New Roman" w:eastAsia="Times New Roman" w:hAnsi="Times New Roman" w:cs="Times New Roman"/>
                <w:sz w:val="18"/>
              </w:rPr>
            </w:r>
            <w:r w:rsidR="009475E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2" w:tooltip="Smith, 2010 #5740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mith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4" w:tooltip="Sonke, 2010 #2279" w:history="1">
              <w:r w:rsidR="009475E4"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onke et al.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D26F94" w:rsidRPr="00D26F94" w14:paraId="315C83BD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5540047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129B86A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7388720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548A6DF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5DA8D82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179E21B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2BE402A5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65464FCD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55705FD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531971F4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123575F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27FBFDF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0949E5A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72FB64F2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0BE196C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536ABD2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5D6A800A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59BED6EC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09480D08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2C289199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2B665C1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10E6EEF1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06694336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0F440FD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411F63F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6C4A1C6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72303497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E5E8642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4B51602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8A021AE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861FA07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11C1BF0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50CB2DC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1DA77C1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D50479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4BD6248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7144E26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7AAE778F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122DA9C1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7CD60DE0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ADF567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2505ED07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6F62E36E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3FBBF483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D26F94" w:rsidRPr="00D26F94" w14:paraId="2C772ED5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238CCC1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7813D8F5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0220D28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34C76B8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57736CC6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4C5830DF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03A5745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1932C910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4C7B556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E57AE7B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4CD8BD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2CE293F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288527F" w14:textId="77777777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2D19234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7DD1E4DD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</w:tcPr>
          <w:p w14:paraId="0B53DBC7" w14:textId="3F07DCA8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B2321BC" w14:textId="77777777" w:rsidR="00D26F94" w:rsidRPr="00D26F94" w:rsidRDefault="00D26F94" w:rsidP="00D26F9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D26F94" w:rsidRPr="00D26F94" w14:paraId="632AD12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</w:tcPr>
          <w:p w14:paraId="7845DBA2" w14:textId="2BA8E1CA" w:rsidR="00D26F94" w:rsidRPr="00D26F94" w:rsidRDefault="00D26F94" w:rsidP="00D26F9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B07BEAE" w14:textId="77777777" w:rsidR="00D26F94" w:rsidRPr="00D26F94" w:rsidRDefault="00D26F94" w:rsidP="00D26F9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1DABFCFB" w14:textId="77777777" w:rsidTr="00F941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noWrap/>
            <w:vAlign w:val="center"/>
          </w:tcPr>
          <w:p w14:paraId="380FD649" w14:textId="129EFACA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</w:tcPr>
          <w:p w14:paraId="529C75DA" w14:textId="12C68A74" w:rsidR="00A13647" w:rsidRPr="00F941BC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hAnsi="Times New Roman" w:cs="Times New Roman" w:hint="eastAsia"/>
                <w:color w:val="000000"/>
                <w:sz w:val="18"/>
              </w:rPr>
              <w:t>1</w:t>
            </w:r>
            <w:r>
              <w:rPr>
                <w:rFonts w:ascii="Times New Roman" w:hAnsi="Times New Roman" w:cs="Times New Roman"/>
                <w:color w:val="000000"/>
                <w:sz w:val="18"/>
              </w:rPr>
              <w:t>02</w:t>
            </w:r>
          </w:p>
        </w:tc>
        <w:tc>
          <w:tcPr>
            <w:tcW w:w="2465" w:type="dxa"/>
            <w:shd w:val="clear" w:color="auto" w:fill="auto"/>
            <w:noWrap/>
            <w:vAlign w:val="center"/>
          </w:tcPr>
          <w:p w14:paraId="57620309" w14:textId="41AD2505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Logistic </w:t>
            </w:r>
          </w:p>
        </w:tc>
        <w:tc>
          <w:tcPr>
            <w:tcW w:w="656" w:type="dxa"/>
            <w:shd w:val="clear" w:color="auto" w:fill="auto"/>
            <w:noWrap/>
            <w:vAlign w:val="center"/>
          </w:tcPr>
          <w:p w14:paraId="661B5E1D" w14:textId="19B04039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0.48</w:t>
            </w: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42F66350" w14:textId="458241FC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1.03</w:t>
            </w: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014CD9AB" w14:textId="3DD7C513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0.48</w:t>
            </w:r>
          </w:p>
        </w:tc>
        <w:tc>
          <w:tcPr>
            <w:tcW w:w="681" w:type="dxa"/>
            <w:shd w:val="clear" w:color="auto" w:fill="auto"/>
            <w:noWrap/>
            <w:vAlign w:val="center"/>
          </w:tcPr>
          <w:p w14:paraId="7C473448" w14:textId="312A464D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6</w:t>
            </w:r>
          </w:p>
        </w:tc>
        <w:tc>
          <w:tcPr>
            <w:tcW w:w="486" w:type="dxa"/>
            <w:shd w:val="clear" w:color="auto" w:fill="auto"/>
            <w:noWrap/>
            <w:vAlign w:val="center"/>
          </w:tcPr>
          <w:p w14:paraId="52ADB314" w14:textId="2E2244C8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102</w:t>
            </w:r>
          </w:p>
        </w:tc>
        <w:tc>
          <w:tcPr>
            <w:tcW w:w="2149" w:type="dxa"/>
            <w:shd w:val="clear" w:color="auto" w:fill="auto"/>
            <w:noWrap/>
            <w:vAlign w:val="center"/>
          </w:tcPr>
          <w:p w14:paraId="6CBBF47C" w14:textId="25119232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1013" w:type="dxa"/>
            <w:shd w:val="clear" w:color="auto" w:fill="auto"/>
            <w:noWrap/>
            <w:vAlign w:val="center"/>
          </w:tcPr>
          <w:p w14:paraId="019F1A4F" w14:textId="41287FFD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2</w:t>
            </w: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4FC0F37C" w14:textId="49C2DAAF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0.05</w:t>
            </w: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3849AB06" w14:textId="534C5A3E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2</w:t>
            </w: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7D32D559" w14:textId="332EE13A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9</w:t>
            </w:r>
          </w:p>
        </w:tc>
        <w:tc>
          <w:tcPr>
            <w:tcW w:w="1816" w:type="dxa"/>
            <w:shd w:val="clear" w:color="auto" w:fill="auto"/>
            <w:vAlign w:val="center"/>
          </w:tcPr>
          <w:p w14:paraId="222FC52C" w14:textId="35338BB7" w:rsidR="00A13647" w:rsidRPr="00F941BC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</w:rPr>
            </w:pPr>
            <w:r>
              <w:rPr>
                <w:rFonts w:ascii="Times New Roman" w:hAnsi="Times New Roman" w:cs="Times New Roman" w:hint="eastAsia"/>
                <w:sz w:val="18"/>
              </w:rPr>
              <w:t>China (Yin et al.,</w:t>
            </w:r>
            <w:r>
              <w:rPr>
                <w:rFonts w:ascii="Times New Roman" w:hAnsi="Times New Roman" w:cs="Times New Roman"/>
                <w:sz w:val="18"/>
              </w:rPr>
              <w:t xml:space="preserve"> 2016)</w:t>
            </w:r>
          </w:p>
        </w:tc>
      </w:tr>
      <w:tr w:rsidR="00A13647" w:rsidRPr="00D26F94" w14:paraId="7BEB2941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noWrap/>
            <w:vAlign w:val="center"/>
          </w:tcPr>
          <w:p w14:paraId="22064FA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i w:val="0"/>
                <w:iCs w:val="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13060" w:type="dxa"/>
            <w:gridSpan w:val="13"/>
            <w:shd w:val="clear" w:color="auto" w:fill="auto"/>
            <w:vAlign w:val="center"/>
          </w:tcPr>
          <w:p w14:paraId="4BD31576" w14:textId="7B2F79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4243E7C7" w14:textId="77777777" w:rsidTr="00F941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CA7C5D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B5E04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0DF874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A55946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02ACC3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E95EE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2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7EAA69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23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0061DE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5B573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D14D85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3BB6D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86950A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4782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3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15E1B22" w14:textId="05EF92A8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Australi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onke&lt;/Author&gt;&lt;Year&gt;2010&lt;/Year&gt;&lt;RecNum&gt;2279&lt;/RecNum&gt;&lt;DisplayText&gt;(Sonke et al., 2010)&lt;/DisplayText&gt;&lt;record&gt;&lt;rec-number&gt;2279&lt;/rec-number&gt;&lt;foreign-keys&gt;&lt;key app="EN" db-id="tp9rtwz2lwz52uerfz2ppa2jsf0we9rawrez"&gt;2279&lt;/key&gt;&lt;/foreign-keys&gt;&lt;ref-type name="Journal Article"&gt;17&lt;/ref-type&gt;&lt;contributors&gt;&lt;authors&gt;&lt;author&gt;Sonke, Jeroen E.&lt;/author&gt;&lt;author&gt;Schäfer, Jörg&lt;/author&gt;&lt;author&gt;Chmeleff, Jérôme&lt;/author&gt;&lt;author&gt;Audry, Stéphane&lt;/author&gt;&lt;author&gt;Blanc, Gérard&lt;/author&gt;&lt;author&gt;Dupré, Bernard&lt;/author&gt;&lt;/authors&gt;&lt;/contributors&gt;&lt;titles&gt;&lt;title&gt;Sedimentary mercury stable isotope records of atmospheric and riverine pollution from two major European heavy metal refineries&lt;/title&gt;&lt;secondary-title&gt;Chemical Geology&lt;/secondary-title&gt;&lt;/titles&gt;&lt;periodical&gt;&lt;full-title&gt;Chemical Geology&lt;/full-title&gt;&lt;abbr-1&gt;Chem. Geol.&lt;/abbr-1&gt;&lt;/periodical&gt;&lt;pages&gt;90-100&lt;/pages&gt;&lt;volume&gt;279&lt;/volume&gt;&lt;number&gt;3–4&lt;/number&gt;&lt;keywords&gt;&lt;keyword&gt;Mercury&lt;/keyword&gt;&lt;keyword&gt;Stable isotope fractionation&lt;/keyword&gt;&lt;keyword&gt;Zinc smelter&lt;/keyword&gt;&lt;keyword&gt;MIF&lt;/keyword&gt;&lt;keyword&gt;Kempen&lt;/keyword&gt;&lt;keyword&gt;Lot&lt;/keyword&gt;&lt;/keywords&gt;&lt;dates&gt;&lt;year&gt;2010&lt;/year&gt;&lt;/dates&gt;&lt;isbn&gt;0009-2541&lt;/isbn&gt;&lt;urls&gt;&lt;related-urls&gt;&lt;url&gt;http://www.sciencedirect.com/science/article/pii/S0009254110003517&lt;/url&gt;&lt;/related-urls&gt;&lt;/urls&gt;&lt;electronic-resource-num&gt;10.1016/j.chemgeo.2010.09.017&lt;/electronic-resource-num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4" w:tooltip="Sonke, 2010 #2279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onke et al.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16E375C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21FA405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52E42EC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53C320D7" w14:textId="77777777" w:rsidTr="00F941B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F29A22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B3E12EC" w14:textId="1E769FBD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124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768CB64" w14:textId="350AB821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A4F8549" w14:textId="44BC770D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48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B8FFB5" w14:textId="5D6A2308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1.0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36B9D1" w14:textId="5782D92F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7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1835287" w14:textId="6E84B610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8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601E972" w14:textId="184F680A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122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265A389" w14:textId="0EDBBB2E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Minimum extreme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03FB8E7" w14:textId="20A60475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7A552C1" w14:textId="2325ABDF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0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C6491FA" w14:textId="545405F9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-0.0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940F1D2" w14:textId="67646236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</w:rPr>
              <w:t>0.10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B89E2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8EDAA9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7FCFB7DC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hideMark/>
          </w:tcPr>
          <w:p w14:paraId="2F40183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on-ferrous metals (Au)</w:t>
            </w:r>
          </w:p>
        </w:tc>
      </w:tr>
      <w:tr w:rsidR="00A13647" w:rsidRPr="00D26F94" w14:paraId="0A57ADEC" w14:textId="77777777" w:rsidTr="00F941BC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60B5DD3C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3BF52F1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481CA5E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0E1658C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4C8246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60B7E6FD" w14:textId="7831D450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0A2550D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549B85F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6D6F85E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A7211E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526340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15A680E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2FAB022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bookmarkStart w:id="0" w:name="_GoBack"/>
            <w:bookmarkEnd w:id="0"/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4E7E071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53E2689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2FD3A9B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622E68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3F2144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59015FE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A13647" w:rsidRPr="00D26F94" w14:paraId="6EF6A02A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D28C827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Canad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093400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C0B5D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B062A6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694D76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7196B0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52BE41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FDA9D4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0CF77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23B19A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53CE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38D05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09EAE2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28B8EE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D72673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66B6086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062B27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9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566865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93D313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95005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E3BC84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9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67F132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4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40D897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9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65F881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9F425A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65669D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26361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0F5EEE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9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5DB69AF" w14:textId="62216AF3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US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mith&lt;/Author&gt;&lt;Year&gt;2010&lt;/Year&gt;&lt;RecNum&gt;5740&lt;/RecNum&gt;&lt;DisplayText&gt;(Smith, 2010)&lt;/DisplayText&gt;&lt;record&gt;&lt;rec-number&gt;5740&lt;/rec-number&gt;&lt;foreign-keys&gt;&lt;key app="EN" db-id="tp9rtwz2lwz52uerfz2ppa2jsf0we9rawrez"&gt;5740&lt;/key&gt;&lt;/foreign-keys&gt;&lt;ref-type name="Thesis"&gt;32&lt;/ref-type&gt;&lt;contributors&gt;&lt;authors&gt;&lt;author&gt;Smith, C. N. &lt;/author&gt;&lt;/authors&gt;&lt;/contributors&gt;&lt;titles&gt;&lt;title&gt;Isotopic geochemistry of mercury in active and fossil hydrothermal systems&lt;/title&gt;&lt;secondary-title&gt;Geological Sciences&lt;/secondary-title&gt;&lt;/titles&gt;&lt;volume&gt;PhD&lt;/volume&gt;&lt;dates&gt;&lt;year&gt;2010&lt;/year&gt;&lt;/dates&gt;&lt;pub-location&gt;Ann Arbor, Michigan&lt;/pub-location&gt;&lt;publisher&gt;University of Michigan&lt;/publisher&gt;&lt;urls&gt;&lt;/urls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2" w:tooltip="Smith, 2010 #5740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mith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4952F2A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8EFA6E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CE24BE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087876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A6379F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54B3EB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B0E21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6DE8BB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2A37D0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500EF5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FEB402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09576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46A396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A29B08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C6567F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EC30D5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E33F525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A50454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47FE2B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92A03A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DB619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A3C50C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6F3911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913405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297D0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51DEDB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83548B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32858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39034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63F8AF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C1DAEC4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BE43DE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E281C6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3D5EED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1385EB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A9727B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3DB740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4FEA3C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7DEF45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F4FC99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2F4F9C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1FE87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2250F0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2BDEFE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BA88C5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804250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9C66D1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C540E0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FAB1A5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21ED98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48C841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DB40A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F084C4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C641E4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7EB8B9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25750B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BF3D3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59B3EB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C0E77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67D828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415A902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20DE7D7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A8422F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A3D002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13C473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083E6E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F3E56D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595E93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320D9E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E53E3C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356555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214A16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7FD79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F7F5FB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48742A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4C5D65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E019A7A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E90119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8007EF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61395C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866019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C57887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51C422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823DB0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2960F6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1D9D24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C651B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DE1B28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68B949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3CFC50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5918987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4BD7233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2D2BBC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97ADC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97447D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F3ACA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B33AEC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8C4EAE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57454E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AE998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E96DD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CF08B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D8DBA6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134F98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855906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8EB138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B55A5E2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FC99E8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4D3693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D77A04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4D442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C3B422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866041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CB90DD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253BFF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1F8A46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C6C67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6B7FFD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DFDC8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61C5B6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839CC0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D59C43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7CA44F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5C43AF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416754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9E58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C0631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CA66E4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7E17C7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07127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FFC38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A0F021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D157B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620173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827C19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1B4FD01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C5578EB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60CAEA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F9624D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E10784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8E3987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5C97B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135582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68439C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9AA083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B0A46A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4452C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27557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C055A5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466AAD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94F1666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75AF5B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7914BF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C1C1E7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DC8BB7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8CD1C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D5AFA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3C127D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422FCC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D47968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E65F8F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0D836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6771EE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E9298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5EB274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739ED8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A1B430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2E887F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DB4EFB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15C0E6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3A23D2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20F99B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B88D7F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BD1504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801C42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6CFF36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B87B7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A65A36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839929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3B94FE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A33389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45989B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A05042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D7C26E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EEC44C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91670B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EFC73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5BA90E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155B46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FF7909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772C6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2D47F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92EB52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E8A4F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B0E2F2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A2BB160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A0EE1C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7F78E5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F1C88A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4B361D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BD093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F1643F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43B1AA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A7B298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1F5E3B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12E712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B78E1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5D275D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5FFE4D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4FAF23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D20507E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94097F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E122A9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9F85FC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87F6AB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2D363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857FA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C7EC8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6DD49D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265561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4A4FD5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8988B1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F1BBA1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5BE863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9304DA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BD3C5AA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BBCD48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632285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9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D418D2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6D025C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0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A46D1C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EADB3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9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1E8CCF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4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B0BB62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9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B571C1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7DE04E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B6F34F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44FA4C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E72015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9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6AB7C7D" w14:textId="5E9EF375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t xml:space="preserve">US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 &lt;EndNote&gt;&lt;Cite&gt;&lt;Author&gt;Smith&lt;/Author&gt;&lt;Year&gt;2010&lt;/Year&gt;&lt;RecNum&gt;5740&lt;/RecNum&gt;&lt;DisplayText&gt;(Smith, 2010)&lt;/DisplayText&gt;&lt;record&gt;&lt;rec-number&gt;5740&lt;/rec-number&gt;&lt;foreign-keys&gt;&lt;key app="EN" db-id="tp9rtwz2lwz52uerfz2ppa2jsf0we9rawrez"&gt;5740&lt;/key&gt;&lt;/foreign-keys&gt;&lt;ref-type name="Thesis"&gt;32&lt;/ref-type&gt;&lt;contributors&gt;&lt;authors&gt;&lt;author&gt;Smith, C. N. &lt;/author&gt;&lt;/authors&gt;&lt;/contributors&gt;&lt;titles&gt;&lt;title&gt;Isotopic geochemistry of mercury in active and fossil hydrothermal systems&lt;/title&gt;&lt;secondary-title&gt;Geological Sciences&lt;/secondary-title&gt;&lt;/titles&gt;&lt;volume&gt;PhD&lt;/volume&gt;&lt;dates&gt;&lt;year&gt;2010&lt;/year&gt;&lt;/dates&gt;&lt;pub-location&gt;Ann Arbor, Michigan&lt;/pub-location&gt;&lt;publisher&gt;University of Michigan&lt;/publisher&gt;&lt;urls&gt;&lt;/urls&gt;&lt;/record&gt;&lt;/Cite&gt;&lt;/EndNote&gt;</w:instrTex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12" w:tooltip="Smith, 2010 #5740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mith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4B07B56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7652E72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2AB05DB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on-ferrous metals (Hg)</w:t>
            </w:r>
          </w:p>
        </w:tc>
      </w:tr>
      <w:tr w:rsidR="00A13647" w:rsidRPr="00D26F94" w14:paraId="1EE7347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01C729A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5095C17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1C2BA4E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51615A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</w:tr>
      <w:tr w:rsidR="00A13647" w:rsidRPr="00D26F94" w14:paraId="7F1B5851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26D56A57" w14:textId="016A2DAA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645D57A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6BF8AFE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3E8041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595DA19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780D12B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2894EAA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73FAC43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76471B2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20E943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2FC6660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9455B6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24D0937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70B5877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A13647" w:rsidRPr="00D26F94" w14:paraId="0BC5E3F6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7180526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4F8A680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USA</w:t>
            </w:r>
          </w:p>
        </w:tc>
      </w:tr>
      <w:tr w:rsidR="00A13647" w:rsidRPr="00D26F94" w14:paraId="68E1613D" w14:textId="77777777" w:rsidTr="00F941BC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1C6FAC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99091A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29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A30347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65A9F8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6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A73BD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7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3AF5E5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5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9C2915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2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84E5B6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25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11512A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Maximum Extreme 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07945C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6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774E4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702788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5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4D65CD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6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EB535E4" w14:textId="6CCAC42E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2VocmtlIGV0IGFsLiwgMjAxMTsg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2VocmtlIGV0IGFsLiwgMjAxMTsg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</w:rPr>
            </w:r>
            <w:r>
              <w:rPr>
                <w:rFonts w:ascii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hAnsi="Times New Roman" w:cs="Times New Roman"/>
                <w:sz w:val="18"/>
              </w:rPr>
            </w:r>
            <w:r w:rsidRPr="00D26F94">
              <w:rPr>
                <w:rFonts w:ascii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hAnsi="Times New Roman" w:cs="Times New Roman"/>
                <w:noProof/>
                <w:sz w:val="18"/>
              </w:rPr>
              <w:t>(</w:t>
            </w:r>
            <w:hyperlink w:anchor="_ENREF_8" w:tooltip="Gehrke, 2011 #1703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Gehrke et al., 2011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 xml:space="preserve">; </w:t>
            </w:r>
            <w:hyperlink w:anchor="_ENREF_9" w:tooltip="Hintelmann, 2003 #330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Hintelmann and Lu, 2003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 xml:space="preserve">; </w:t>
            </w:r>
            <w:hyperlink w:anchor="_ENREF_16" w:tooltip="Stetson, 2009 #281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Stetson et al., 2009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 xml:space="preserve">; </w:t>
            </w:r>
            <w:hyperlink w:anchor="_ENREF_19" w:tooltip="Wiederhold, 2013 #2978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Wiederhold et al., 2013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3F304A4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95C533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vMerge w:val="restart"/>
            <w:shd w:val="clear" w:color="auto" w:fill="auto"/>
            <w:noWrap/>
            <w:vAlign w:val="center"/>
            <w:hideMark/>
          </w:tcPr>
          <w:p w14:paraId="55F0B6E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0</w:t>
            </w:r>
          </w:p>
        </w:tc>
        <w:tc>
          <w:tcPr>
            <w:tcW w:w="2465" w:type="dxa"/>
            <w:vMerge w:val="restart"/>
            <w:shd w:val="clear" w:color="auto" w:fill="auto"/>
            <w:noWrap/>
            <w:vAlign w:val="center"/>
            <w:hideMark/>
          </w:tcPr>
          <w:p w14:paraId="0EA57A9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656" w:type="dxa"/>
            <w:vMerge w:val="restart"/>
            <w:shd w:val="clear" w:color="auto" w:fill="auto"/>
            <w:noWrap/>
            <w:vAlign w:val="center"/>
            <w:hideMark/>
          </w:tcPr>
          <w:p w14:paraId="7D5B941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6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3D4D35E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5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5618FEE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9</w:t>
            </w:r>
          </w:p>
        </w:tc>
        <w:tc>
          <w:tcPr>
            <w:tcW w:w="681" w:type="dxa"/>
            <w:vMerge w:val="restart"/>
            <w:shd w:val="clear" w:color="auto" w:fill="auto"/>
            <w:noWrap/>
            <w:vAlign w:val="center"/>
            <w:hideMark/>
          </w:tcPr>
          <w:p w14:paraId="17F8FCE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24</w:t>
            </w:r>
          </w:p>
        </w:tc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460A065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0</w:t>
            </w:r>
          </w:p>
        </w:tc>
        <w:tc>
          <w:tcPr>
            <w:tcW w:w="2149" w:type="dxa"/>
            <w:vMerge w:val="restart"/>
            <w:shd w:val="clear" w:color="auto" w:fill="auto"/>
            <w:noWrap/>
            <w:vAlign w:val="center"/>
            <w:hideMark/>
          </w:tcPr>
          <w:p w14:paraId="09A2708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normal</w:t>
            </w:r>
          </w:p>
        </w:tc>
        <w:tc>
          <w:tcPr>
            <w:tcW w:w="1013" w:type="dxa"/>
            <w:vMerge w:val="restart"/>
            <w:shd w:val="clear" w:color="auto" w:fill="auto"/>
            <w:noWrap/>
            <w:vAlign w:val="center"/>
            <w:hideMark/>
          </w:tcPr>
          <w:p w14:paraId="37C3CFF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1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6E0E50A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1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3638342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1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2535021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5</w:t>
            </w:r>
          </w:p>
        </w:tc>
        <w:tc>
          <w:tcPr>
            <w:tcW w:w="1816" w:type="dxa"/>
            <w:vMerge w:val="restart"/>
            <w:shd w:val="clear" w:color="auto" w:fill="auto"/>
            <w:vAlign w:val="center"/>
            <w:hideMark/>
          </w:tcPr>
          <w:p w14:paraId="7D9E5BAF" w14:textId="63B0C334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Peru, Bolvia, </w:t>
            </w: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lastRenderedPageBreak/>
              <w:t xml:space="preserve">Honduras, Colombia and Chile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Q29va2UgZXQgYWwuLCAyMDEzOyBI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Q29va2UgZXQgYWwuLCAyMDEzOyBI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18"/>
              </w:rPr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4" w:tooltip="Cooke, 2013 #2868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Cooke et al., 2013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9" w:tooltip="Hintelmann, 2003 #330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Hintelmann and Lu, 2003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5F51E86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A9E497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South America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6574C1C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4B3BCD6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5044EDB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7F618AB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5C1419A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0A29D1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0156D23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7ACAB8E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4E256A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0C721AB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1078B7C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022E1A9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3DBEE48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5A4733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44ECF8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North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E7D3D4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0D9A21B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0E57F3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F4F3B1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3C26546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D0D47B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184510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2E4D0401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5802CB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413F23C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62FE69E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B9F6B5C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vMerge w:val="restart"/>
            <w:shd w:val="clear" w:color="auto" w:fill="auto"/>
            <w:noWrap/>
            <w:vAlign w:val="center"/>
            <w:hideMark/>
          </w:tcPr>
          <w:p w14:paraId="0DE68FD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4</w:t>
            </w:r>
          </w:p>
        </w:tc>
        <w:tc>
          <w:tcPr>
            <w:tcW w:w="2465" w:type="dxa"/>
            <w:vMerge w:val="restart"/>
            <w:shd w:val="clear" w:color="auto" w:fill="auto"/>
            <w:noWrap/>
            <w:vAlign w:val="center"/>
            <w:hideMark/>
          </w:tcPr>
          <w:p w14:paraId="61285E9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656" w:type="dxa"/>
            <w:vMerge w:val="restart"/>
            <w:shd w:val="clear" w:color="auto" w:fill="auto"/>
            <w:noWrap/>
            <w:vAlign w:val="center"/>
            <w:hideMark/>
          </w:tcPr>
          <w:p w14:paraId="64C228B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9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079FD39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17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1985E23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5</w:t>
            </w:r>
          </w:p>
        </w:tc>
        <w:tc>
          <w:tcPr>
            <w:tcW w:w="681" w:type="dxa"/>
            <w:vMerge w:val="restart"/>
            <w:shd w:val="clear" w:color="auto" w:fill="auto"/>
            <w:noWrap/>
            <w:vAlign w:val="center"/>
            <w:hideMark/>
          </w:tcPr>
          <w:p w14:paraId="40430F1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486" w:type="dxa"/>
            <w:vMerge w:val="restart"/>
            <w:shd w:val="clear" w:color="auto" w:fill="auto"/>
            <w:noWrap/>
            <w:vAlign w:val="center"/>
            <w:hideMark/>
          </w:tcPr>
          <w:p w14:paraId="67A70CB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34</w:t>
            </w:r>
          </w:p>
        </w:tc>
        <w:tc>
          <w:tcPr>
            <w:tcW w:w="2149" w:type="dxa"/>
            <w:vMerge w:val="restart"/>
            <w:shd w:val="clear" w:color="auto" w:fill="auto"/>
            <w:noWrap/>
            <w:vAlign w:val="center"/>
            <w:hideMark/>
          </w:tcPr>
          <w:p w14:paraId="0EA0CCF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Beta</w:t>
            </w:r>
          </w:p>
        </w:tc>
        <w:tc>
          <w:tcPr>
            <w:tcW w:w="1013" w:type="dxa"/>
            <w:vMerge w:val="restart"/>
            <w:shd w:val="clear" w:color="auto" w:fill="auto"/>
            <w:noWrap/>
            <w:vAlign w:val="center"/>
            <w:hideMark/>
          </w:tcPr>
          <w:p w14:paraId="49E4B1F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5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658C497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15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51EA3F6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4</w:t>
            </w:r>
          </w:p>
        </w:tc>
        <w:tc>
          <w:tcPr>
            <w:tcW w:w="591" w:type="dxa"/>
            <w:vMerge w:val="restart"/>
            <w:shd w:val="clear" w:color="auto" w:fill="auto"/>
            <w:noWrap/>
            <w:vAlign w:val="center"/>
            <w:hideMark/>
          </w:tcPr>
          <w:p w14:paraId="22902E7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5</w:t>
            </w:r>
          </w:p>
        </w:tc>
        <w:tc>
          <w:tcPr>
            <w:tcW w:w="1816" w:type="dxa"/>
            <w:vMerge w:val="restart"/>
            <w:shd w:val="clear" w:color="auto" w:fill="auto"/>
            <w:vAlign w:val="center"/>
            <w:hideMark/>
          </w:tcPr>
          <w:p w14:paraId="105333FF" w14:textId="231A5B66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Spain, Romania, Ukraine, Serbia, Czech, Hungary, Germany and Solvania</w:t>
            </w:r>
            <w:r w:rsidRPr="00D26F94">
              <w:rPr>
                <w:rFonts w:ascii="Times New Roman" w:eastAsia="Times New Roman" w:hAnsi="Times New Roman" w:cs="Times New Roman"/>
                <w:color w:val="0000FF"/>
                <w:sz w:val="18"/>
              </w:rPr>
              <w:t xml:space="preserve"> </w:t>
            </w:r>
            <w:r w:rsidRPr="00D26F94">
              <w:rPr>
                <w:rFonts w:ascii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m91Y2hlciBldCBhbC4sIDIwMDk7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m91Y2hlciBldCBhbC4sIDIwMDk7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</w:rPr>
            </w:r>
            <w:r>
              <w:rPr>
                <w:rFonts w:ascii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hAnsi="Times New Roman" w:cs="Times New Roman"/>
                <w:sz w:val="18"/>
              </w:rPr>
            </w:r>
            <w:r w:rsidRPr="00D26F94">
              <w:rPr>
                <w:rFonts w:ascii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hAnsi="Times New Roman" w:cs="Times New Roman"/>
                <w:noProof/>
                <w:sz w:val="18"/>
              </w:rPr>
              <w:t>(</w:t>
            </w:r>
            <w:hyperlink w:anchor="_ENREF_7" w:tooltip="Foucher, 2009 #258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Foucher et al., 2009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 xml:space="preserve">; </w:t>
            </w:r>
            <w:hyperlink w:anchor="_ENREF_9" w:tooltip="Hintelmann, 2003 #330" w:history="1">
              <w:r w:rsidRPr="00D26F94">
                <w:rPr>
                  <w:rFonts w:ascii="Times New Roman" w:hAnsi="Times New Roman" w:cs="Times New Roman"/>
                  <w:noProof/>
                  <w:sz w:val="18"/>
                </w:rPr>
                <w:t>Hintelmann and Lu, 2003</w:t>
              </w:r>
            </w:hyperlink>
            <w:r w:rsidRPr="00D26F94">
              <w:rPr>
                <w:rFonts w:ascii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0FF4F093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532439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vMerge/>
            <w:shd w:val="clear" w:color="auto" w:fill="auto"/>
            <w:vAlign w:val="center"/>
            <w:hideMark/>
          </w:tcPr>
          <w:p w14:paraId="0459102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vMerge/>
            <w:shd w:val="clear" w:color="auto" w:fill="auto"/>
            <w:vAlign w:val="center"/>
            <w:hideMark/>
          </w:tcPr>
          <w:p w14:paraId="67CD05B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vMerge/>
            <w:shd w:val="clear" w:color="auto" w:fill="auto"/>
            <w:vAlign w:val="center"/>
            <w:hideMark/>
          </w:tcPr>
          <w:p w14:paraId="3F608EF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7658E1D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4ADC954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vMerge/>
            <w:shd w:val="clear" w:color="auto" w:fill="auto"/>
            <w:vAlign w:val="center"/>
            <w:hideMark/>
          </w:tcPr>
          <w:p w14:paraId="0B568F3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vMerge/>
            <w:shd w:val="clear" w:color="auto" w:fill="auto"/>
            <w:vAlign w:val="center"/>
            <w:hideMark/>
          </w:tcPr>
          <w:p w14:paraId="12C212F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vMerge/>
            <w:shd w:val="clear" w:color="auto" w:fill="auto"/>
            <w:vAlign w:val="center"/>
            <w:hideMark/>
          </w:tcPr>
          <w:p w14:paraId="3A5D841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vMerge/>
            <w:shd w:val="clear" w:color="auto" w:fill="auto"/>
            <w:vAlign w:val="center"/>
            <w:hideMark/>
          </w:tcPr>
          <w:p w14:paraId="30A1265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3148DC7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533E29D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vMerge/>
            <w:shd w:val="clear" w:color="auto" w:fill="auto"/>
            <w:vAlign w:val="center"/>
            <w:hideMark/>
          </w:tcPr>
          <w:p w14:paraId="12D876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vMerge/>
            <w:shd w:val="clear" w:color="auto" w:fill="auto"/>
            <w:vAlign w:val="center"/>
            <w:hideMark/>
          </w:tcPr>
          <w:p w14:paraId="154B973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</w:p>
        </w:tc>
      </w:tr>
      <w:tr w:rsidR="00A13647" w:rsidRPr="00D26F94" w14:paraId="1BCEA39F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2BDF7D7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0CD9D50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Europe</w:t>
            </w:r>
          </w:p>
        </w:tc>
      </w:tr>
      <w:tr w:rsidR="00A13647" w:rsidRPr="00D26F94" w14:paraId="52B4DA1E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167CD12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6633223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03A99F08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F20A2F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2217BC9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26CE8595" w14:textId="77777777" w:rsidTr="00F941BC">
        <w:trPr>
          <w:trHeight w:val="9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D46AAA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B0DC41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7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A27ECF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Minimum Extreme 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8BA6DF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7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1952F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9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D912E2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76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5A3F58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63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E0EAC0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7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3E9A78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Weibul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5CC1DE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2A36A6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234C7B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DDE34A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4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0960870" w14:textId="7A5ECB6F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 xml:space="preserve">China 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mVuZyBldCBhbC4sIDIwMTA7IEhp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IaW50ZWxtYW5uPC9BdXRob3I+PFllYXI+MjAwMzwvWWVh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18"/>
              </w:rPr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6" w:tooltip="Feng, 2010 #48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Feng et al., 2010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9" w:tooltip="Hintelmann, 2003 #330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Hintelmann and Lu, 2003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21" w:tooltip="Yin, 2013 #2714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Yin et al., 2013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  <w:tr w:rsidR="00A13647" w:rsidRPr="00D26F94" w14:paraId="1C07BAD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BE7774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59D6AF1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1755B53D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F98318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3CB2182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6C9A693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E169E8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13060" w:type="dxa"/>
            <w:gridSpan w:val="13"/>
            <w:shd w:val="clear" w:color="auto" w:fill="auto"/>
            <w:noWrap/>
            <w:vAlign w:val="center"/>
            <w:hideMark/>
          </w:tcPr>
          <w:p w14:paraId="54CD8CA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Extrapolated from World</w:t>
            </w:r>
          </w:p>
        </w:tc>
      </w:tr>
      <w:tr w:rsidR="00A13647" w:rsidRPr="00D26F94" w14:paraId="3B451C83" w14:textId="77777777" w:rsidTr="00F941B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AC34EC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1B2F70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210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9BA7D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26BF62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59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2CE16C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4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4D5C8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61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DE3D81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6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8E6195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206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0E65F10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Logistic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7DB45C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21170D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8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2219CF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3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E8FEC4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13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2672D6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A97BCF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6563967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389155D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Ferrous metals (Fe/Steel)</w:t>
            </w:r>
          </w:p>
        </w:tc>
      </w:tr>
      <w:tr w:rsidR="00A13647" w:rsidRPr="00D26F94" w14:paraId="7CF132CE" w14:textId="77777777" w:rsidTr="00F941BC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6A38A2EC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19CF201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3A0FACF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066C1F1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</w:tr>
      <w:tr w:rsidR="00A13647" w:rsidRPr="00D26F94" w14:paraId="4774ED2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4C37024B" w14:textId="616684E2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755FE20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7A6EAD6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0300707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2E64EE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186EDCE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701E401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538EBEC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263A9AB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314E029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18C6703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0FCABBA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F8DC3D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2C9E141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A13647" w:rsidRPr="00D26F94" w14:paraId="3F493BD3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BBAB93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5619C0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CAC636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C6F628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823C0A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A2272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DC3BE6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96C76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0FA65A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11AC5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06A0E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8585AB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9D2EB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91615A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633346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788E22B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95987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AB4F6A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B66D28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2A7AD4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5AE8E9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4A06FD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9EEC40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7E1FF6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40EFBB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DDC50C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81401A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290BE0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5D6381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FBD27F0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56F4AE2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998A1A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F7E96E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66FF2D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C3CA3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5309A7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4A2607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45C30C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FC7A02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856CC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DF2C8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BBD8B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74A0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2486E5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0B5B8A8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6B219F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South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99C367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8E30DC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994B09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4738C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F5A967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14B417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F1ABA0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F5FBC4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6C6642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3FE0CA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37671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C7B893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A4C005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6F37C7C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67A07E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28F1BE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72DB8E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01BE6F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78522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F51D8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17B939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CD930D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3346C8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D34FDA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4F4558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C82C03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F13D39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6A9461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CE7EF7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5FB727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A6436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1904C5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7CDE35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96BDB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F827A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81567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821A7A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E290BD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7B7A8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BBF3A6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306B5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693C8D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E8CDC3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4D52BAE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8DB3DEA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DE319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C68F2E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13B424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6AD77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2D8CE1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2682AB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13AA16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14E520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4AE634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24BC8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961069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A46CB9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8FE0A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68511A5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0F995A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1EE8FD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8110E1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15639C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3F48F8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8339D1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F1D594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3F723B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B2196A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29DF5A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E54E0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7F0086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7F8D1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E55A41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473A8A3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A02DA8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A875DD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627DC4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23B055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D4870C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1B9FD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1D0E11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558EAE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F378F4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1818DC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2A1C5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48CE1E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C4627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8035F8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01BE7A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41947B5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8E0EA6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78E6B9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DC2030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6FA08F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36D03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EDE715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6AF32F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A43AFB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1BA0B7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55B01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751A09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89959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63BD30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C2B4684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9937E7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A6657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32712D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D0AE95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6A6BE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F9F0F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09CF8C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101097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FD4066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4064DE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E8A7E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87F5B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D5231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3B1197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DCF184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33D370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E75ECB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D0770D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180B6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F3C5B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F5461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F8DB75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ABE80A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95A8BE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1B5820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49CBA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16138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EF8818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E8EF80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2AACA2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CE2A0C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D3DBA7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4285E5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BB754D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3FA3C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7A44E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CB1723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E78436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6BFD8C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8EC5A3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4E60B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E18A7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A8B1C8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5D3352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67E3F8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D1ACBE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80C650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E8CCC2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A80013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BBBF5D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4D34F4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994977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48410D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987DD8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C4B604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2BA9AB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CEBE3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642C5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F0679E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9FE1A54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458A80A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8335AB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52C7C4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6A82FB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D3B78C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D95BA2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412F25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5E79F5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1D98F9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267A29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CD6A22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1682E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A903F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A09834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FD95C7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444D2B2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F53C9C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C70022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010450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B33E3E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0B9B7C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FCD32D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E24A6F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F254BE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4DDF3C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DCD8E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078F83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D6627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A8B5F7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F9C9ADE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0BC7EEB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A5DE0B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E8313D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59DEC6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682696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1293A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7B70B1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432402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6D348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280ADB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D94EA9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F7B98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E947B3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148597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DEF39C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5EE2DC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</w:tcPr>
          <w:p w14:paraId="7D5F4AA9" w14:textId="7293DAA2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</w:tcPr>
          <w:p w14:paraId="4BC04302" w14:textId="1A70C074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</w:tcPr>
          <w:p w14:paraId="29D78942" w14:textId="18A20399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4CB9612C" w14:textId="7278A014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7ED1B7A9" w14:textId="6AAFB9D2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</w:tcPr>
          <w:p w14:paraId="4E7FD710" w14:textId="454106D4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</w:tcPr>
          <w:p w14:paraId="196A66A5" w14:textId="35EC4C89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</w:tcPr>
          <w:p w14:paraId="21F075A6" w14:textId="0050C6EE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</w:tcPr>
          <w:p w14:paraId="20DE3381" w14:textId="222F014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076A994F" w14:textId="21F07E6E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1F881D14" w14:textId="13864ACE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</w:tcPr>
          <w:p w14:paraId="43D056A4" w14:textId="30ED1D35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1816" w:type="dxa"/>
            <w:shd w:val="clear" w:color="auto" w:fill="auto"/>
            <w:vAlign w:val="center"/>
          </w:tcPr>
          <w:p w14:paraId="2A98AB45" w14:textId="29F180F6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18E9F50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1D894F1B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37AC8C4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ement (Limestone)</w:t>
            </w:r>
          </w:p>
        </w:tc>
      </w:tr>
      <w:tr w:rsidR="00A13647" w:rsidRPr="00D26F94" w14:paraId="1992F6F9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0782B54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3C70356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37BCE85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652A0F1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</w:tr>
      <w:tr w:rsidR="00A13647" w:rsidRPr="00D26F94" w14:paraId="1F4BFD48" w14:textId="77777777" w:rsidTr="00F941BC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361978B6" w14:textId="3504BFCC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0A38B82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3CFEA3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0FCB1AE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7DD42BF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FA896D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11AEF7B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00610F6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2697BA0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25C97F4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E25C1D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98AC55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BC0E80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62923D7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A13647" w:rsidRPr="00D26F94" w14:paraId="27F2B9A4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14075D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0F5AC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BDEB3E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9A765E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5FE0ED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8CFEF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21F0D6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C52B61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C20394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B41C64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560BD9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B56AA0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6C62D7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BCAA39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7045C8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5C87DB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78B33E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25363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41B7C5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7DBA4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5ED5E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041090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A0388D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4A658E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CAE89B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E5F0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64808C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484E56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9615B9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9743C80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D5F176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4120BF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36196A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1DDB76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1D0998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9E4D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60734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D7A887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0D1E26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EE71A2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2E22AE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93806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AB1F5F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836CD7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A9D890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B41A2D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00FD4C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A62167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00443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E9593D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54AC6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A664EA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1E3F36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0FC5E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CCCB4E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45267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BE1523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E1BB72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84F708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20F4A3B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89F5133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2FAE21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DBFD6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3A2753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A786B5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8BBD68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922E48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AA5A17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F30930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5850E8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8AC6C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2F89E8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6E7746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869131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35BF0C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F9F753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36109F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CC7FEC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F850A8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DF1C3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F0378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08F238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E5240E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4903EA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CC1302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A609EE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BC1AC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65CBDA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EE49CB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4D0E39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93161F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687AF0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E533E4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A89A26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283D7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BCB7F7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8E59B4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B838CC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0BB68E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0B561B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7312A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E9F9B1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C0C7B1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5DB301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553B4F7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CB897C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0A4CC9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D4AC33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830959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AE8601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FBADA5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E58592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E60597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15554F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1AA6C8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212C2E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CCBAF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D2C75E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DB434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BA20C00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752559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CA9CD5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937030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E7D0D6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E76D4D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CF57E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06CFEA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071570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724A10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34167B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340AA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8A881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93636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459FF4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A22F77B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2B3160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B5FA1B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ECCC22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04131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19B0B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49C9A3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6D626D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09D230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754C4F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A15FFC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01E4B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8B0D4A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2DB6BD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6C4775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0ACBF8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A7D1056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AE8873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598FA6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8CA8FE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DFEF5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1430E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6A604A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A0CA37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1E7627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4BA754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033232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4D865A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CBFE93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962DC5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965AC0F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E3BFBC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E37C0F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BF18C6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CA3533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0BCF12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7C1C3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3543D6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1C4922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D28A88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BD7321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AA7D4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C9487C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9298A3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9A9927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C36BF3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C86B5F5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6FF513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BDC9E2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9ACF85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BC013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2B02CF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BB9AC9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7D1FD54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4946FC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34291D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BE2C75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607333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D43DB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F3981D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E825111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B527E1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6BD164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F0C38F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2F17A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4FA166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39614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956AD8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D4CC74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584B19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E9E222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904D3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F003B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FCC36B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85ACD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31E6A7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86CFA6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7D00E2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3BCA15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687AF3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E5A055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E8B6FB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64A61A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E9216A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57B87E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F19086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E64115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F9F9D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3F19E3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74F954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E916475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0E7D889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96AD02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1C0EEA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18FEE6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BADE8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0F7E8D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1AB527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488B14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B067E4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328846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46C25E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3F6070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07751C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C8A3E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2A05BF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AC7985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62D535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23E43BD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5D8F9F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FF9E4B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C87A4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0608C7C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9E59F3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91922F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745E795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761561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2FC03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EECCE7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DBACEE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05D3FB2" w14:textId="77777777" w:rsidTr="00F941B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CF60493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51A6B6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2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197D6F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91F90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6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AE67BB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2.1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7252DB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1.57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8589B1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89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A422BE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2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79BFEE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68E118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1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342167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7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964D19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BC83E3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7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C082AC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China (This study)</w:t>
            </w:r>
          </w:p>
        </w:tc>
      </w:tr>
      <w:tr w:rsidR="00A13647" w:rsidRPr="00D26F94" w14:paraId="6B400482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44618D1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13060" w:type="dxa"/>
            <w:gridSpan w:val="13"/>
            <w:shd w:val="clear" w:color="auto" w:fill="DDD9C3" w:themeFill="background2" w:themeFillShade="E6"/>
            <w:noWrap/>
            <w:vAlign w:val="center"/>
            <w:hideMark/>
          </w:tcPr>
          <w:p w14:paraId="00FC547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rcial Liquid Hg</w:t>
            </w:r>
          </w:p>
        </w:tc>
      </w:tr>
      <w:tr w:rsidR="00A13647" w:rsidRPr="00D26F94" w14:paraId="515A5BB0" w14:textId="77777777" w:rsidTr="00F941BC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shd w:val="clear" w:color="auto" w:fill="DDD9C3" w:themeFill="background2" w:themeFillShade="E6"/>
            <w:noWrap/>
            <w:vAlign w:val="center"/>
            <w:hideMark/>
          </w:tcPr>
          <w:p w14:paraId="11F9D56F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</w:p>
        </w:tc>
        <w:tc>
          <w:tcPr>
            <w:tcW w:w="5823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387DB90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202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5421" w:type="dxa"/>
            <w:gridSpan w:val="6"/>
            <w:shd w:val="clear" w:color="auto" w:fill="DDD9C3" w:themeFill="background2" w:themeFillShade="E6"/>
            <w:noWrap/>
            <w:vAlign w:val="center"/>
            <w:hideMark/>
          </w:tcPr>
          <w:p w14:paraId="4A30E44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Δ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vertAlign w:val="superscript"/>
              </w:rPr>
              <w:t>199</w:t>
            </w: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Hg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50B1D58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86509DD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shd w:val="clear" w:color="auto" w:fill="DDD9C3" w:themeFill="background2" w:themeFillShade="E6"/>
            <w:noWrap/>
            <w:vAlign w:val="center"/>
            <w:hideMark/>
          </w:tcPr>
          <w:p w14:paraId="127C4422" w14:textId="123ED76B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Regions</w:t>
            </w:r>
          </w:p>
        </w:tc>
        <w:tc>
          <w:tcPr>
            <w:tcW w:w="839" w:type="dxa"/>
            <w:shd w:val="clear" w:color="auto" w:fill="DDD9C3" w:themeFill="background2" w:themeFillShade="E6"/>
            <w:noWrap/>
            <w:vAlign w:val="center"/>
            <w:hideMark/>
          </w:tcPr>
          <w:p w14:paraId="444E93F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465" w:type="dxa"/>
            <w:shd w:val="clear" w:color="auto" w:fill="DDD9C3" w:themeFill="background2" w:themeFillShade="E6"/>
            <w:noWrap/>
            <w:vAlign w:val="center"/>
            <w:hideMark/>
          </w:tcPr>
          <w:p w14:paraId="158FF6E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656" w:type="dxa"/>
            <w:shd w:val="clear" w:color="auto" w:fill="DDD9C3" w:themeFill="background2" w:themeFillShade="E6"/>
            <w:noWrap/>
            <w:vAlign w:val="center"/>
            <w:hideMark/>
          </w:tcPr>
          <w:p w14:paraId="4EFFB2E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427FA14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55B450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681" w:type="dxa"/>
            <w:shd w:val="clear" w:color="auto" w:fill="DDD9C3" w:themeFill="background2" w:themeFillShade="E6"/>
            <w:noWrap/>
            <w:vAlign w:val="center"/>
            <w:hideMark/>
          </w:tcPr>
          <w:p w14:paraId="09744A1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486" w:type="dxa"/>
            <w:shd w:val="clear" w:color="auto" w:fill="DDD9C3" w:themeFill="background2" w:themeFillShade="E6"/>
            <w:noWrap/>
            <w:vAlign w:val="center"/>
            <w:hideMark/>
          </w:tcPr>
          <w:p w14:paraId="4D4BAD7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n</w:t>
            </w:r>
          </w:p>
        </w:tc>
        <w:tc>
          <w:tcPr>
            <w:tcW w:w="2149" w:type="dxa"/>
            <w:shd w:val="clear" w:color="auto" w:fill="DDD9C3" w:themeFill="background2" w:themeFillShade="E6"/>
            <w:noWrap/>
            <w:vAlign w:val="center"/>
            <w:hideMark/>
          </w:tcPr>
          <w:p w14:paraId="6B4BCA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Distribution function</w:t>
            </w:r>
          </w:p>
        </w:tc>
        <w:tc>
          <w:tcPr>
            <w:tcW w:w="1013" w:type="dxa"/>
            <w:shd w:val="clear" w:color="auto" w:fill="DDD9C3" w:themeFill="background2" w:themeFillShade="E6"/>
            <w:noWrap/>
            <w:vAlign w:val="center"/>
            <w:hideMark/>
          </w:tcPr>
          <w:p w14:paraId="5595805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Mean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636A7B1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1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07007B7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50</w:t>
            </w:r>
          </w:p>
        </w:tc>
        <w:tc>
          <w:tcPr>
            <w:tcW w:w="591" w:type="dxa"/>
            <w:shd w:val="clear" w:color="auto" w:fill="DDD9C3" w:themeFill="background2" w:themeFillShade="E6"/>
            <w:noWrap/>
            <w:vAlign w:val="center"/>
            <w:hideMark/>
          </w:tcPr>
          <w:p w14:paraId="388C7B5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P90</w:t>
            </w:r>
          </w:p>
        </w:tc>
        <w:tc>
          <w:tcPr>
            <w:tcW w:w="1816" w:type="dxa"/>
            <w:shd w:val="clear" w:color="auto" w:fill="DDD9C3" w:themeFill="background2" w:themeFillShade="E6"/>
            <w:vAlign w:val="center"/>
            <w:hideMark/>
          </w:tcPr>
          <w:p w14:paraId="0064718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  <w:t>Comment/references</w:t>
            </w:r>
          </w:p>
        </w:tc>
      </w:tr>
      <w:tr w:rsidR="00A13647" w:rsidRPr="00D26F94" w14:paraId="4A793BA7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7381C62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anad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EA5AD3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4F24FF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EF1EF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282988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7215C5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5E12AE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6A37FF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0149A12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0B77AB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9EC288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3DCC60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7A513E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32FA617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63794AC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7F240B6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US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3A9496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071D29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9A9442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DA8365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939FEA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0EB0BF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43788C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186358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4C00E4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6EF8C6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EEA65D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151F72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084157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BACCE96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D4F77A7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Central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CAE3FE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3D71D1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E8506C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60E18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FB8892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5717A5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1D6F8D7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B93B04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BDE72A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FE148D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0B4F1B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8AAED5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0605BC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7B19438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F7E114E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me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26ACA2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75D8EE6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E401D1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CA91CD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EC3B53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50B4A9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D39F76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3D5BF4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A17E6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2000DC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71DDAF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672F9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499B49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9F4575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28FE4E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Nor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54CA95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9083B8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BE07F3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E7E0EC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0A4E1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762F27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9FBBF5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9E7D10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D4AFFB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141DBB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696BE1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007648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6A95A2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D65726F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6DC7A84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e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F8EA4E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E59CD5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162894F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DE7D7A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249925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4B7FD79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27DA5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9505D4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B1873A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418760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974A72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3DA7B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757C67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B21AAC8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17E3F6CD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F7FCE3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517199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23D176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CB8E0E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B98E71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3E744A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A40F9C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9BB3C1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1EFDB87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69A935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13FA0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06ABA1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971504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1394DC1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5A17F38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rn Afric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3F9A428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BF76EA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E5C607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8EEB69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8DF793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703A6CA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0C67208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B58B1F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4B11EE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FBAEF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774A0F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04FC5A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4F5F3C3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7E09FDA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50CB883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OECD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B3477A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16DDF4F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C0B784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F121FB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558C8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9FFFA4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C32832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8DDB8C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0D063C5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34619E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35D2250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6FA3E0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929E91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263E9A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F614F6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ern Europe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32F064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0E104A3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21FC5FA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9EE2F3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195DE2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D78F04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3A60FA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4B4822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2BF1898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C36C45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C16D01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623ABD4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27C375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6B12D43A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7E08B9B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Former USSR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2FC881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A0BFA7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8953F4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0AAB8D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082667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25A223A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83E5C2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6B6299D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0B41EA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908AED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D27E3C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E59AD7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161AC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322DE27E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4C649CEC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Middle East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4AE4DA4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896E0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5F2077D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BA2AC5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AB9ECF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9C42FC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6697E5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081FDCE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4969ED2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FBB87D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858514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F32CD8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6B04CCB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2830E24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556D22B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0EC97FA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6333272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C72A65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5642BE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EF4FDA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7B3ED7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CAA13D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13C7497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F5A1C7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02F0F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EE26D7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F8DA01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57430E2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40FC60B7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38C24D5A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111E3A1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FA7F16E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78E5D7B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491374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202C129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EB9335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51F3446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7C932AD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4E009C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1E4A2D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B48C444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9E1F3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2A20A23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526EF9D2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D172310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Southeast As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BA8DF0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881BF14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348C358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1EDB4D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74046B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17E4EE4A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4964C46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4F8E688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BB0C5B9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79E2DA2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A49A18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45C7883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12C2B38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23A27D2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0672BFB7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lastRenderedPageBreak/>
              <w:t>Oceania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7B317B7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345A4F9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07ACE353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E999DD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6497E9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3C8A9B9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2C7F8177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3296800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52B99508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497389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863974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FB074FD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7F84C5B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721F0CCC" w14:textId="77777777" w:rsidTr="00F941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BA77844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Japan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52BD864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</w:rPr>
            </w:pP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4BD5D0EC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64BCDA3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C0CE3D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58EC51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612AFBF5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4910DD97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2711BFCD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6EF7DC0F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5C21B51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729ED39B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5228D1B3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18"/>
                <w:szCs w:val="20"/>
              </w:rPr>
            </w:pP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301AB8E" w14:textId="77777777" w:rsidR="00A13647" w:rsidRPr="00D26F94" w:rsidRDefault="00A13647" w:rsidP="00A1364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</w:p>
        </w:tc>
      </w:tr>
      <w:tr w:rsidR="00A13647" w:rsidRPr="00D26F94" w14:paraId="09D89CC3" w14:textId="77777777" w:rsidTr="00F941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2" w:type="dxa"/>
            <w:tcBorders>
              <w:right w:val="none" w:sz="0" w:space="0" w:color="auto"/>
            </w:tcBorders>
            <w:noWrap/>
            <w:vAlign w:val="center"/>
            <w:hideMark/>
          </w:tcPr>
          <w:p w14:paraId="2C3AE061" w14:textId="77777777" w:rsidR="00A13647" w:rsidRPr="00D26F94" w:rsidRDefault="00A13647" w:rsidP="00A1364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b/>
                <w:bCs/>
                <w:i w:val="0"/>
                <w:color w:val="000000"/>
                <w:sz w:val="18"/>
              </w:rPr>
              <w:t>World</w:t>
            </w:r>
          </w:p>
        </w:tc>
        <w:tc>
          <w:tcPr>
            <w:tcW w:w="839" w:type="dxa"/>
            <w:shd w:val="clear" w:color="auto" w:fill="auto"/>
            <w:noWrap/>
            <w:vAlign w:val="center"/>
            <w:hideMark/>
          </w:tcPr>
          <w:p w14:paraId="69BEB3C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1</w:t>
            </w:r>
          </w:p>
        </w:tc>
        <w:tc>
          <w:tcPr>
            <w:tcW w:w="2465" w:type="dxa"/>
            <w:shd w:val="clear" w:color="auto" w:fill="auto"/>
            <w:noWrap/>
            <w:vAlign w:val="center"/>
            <w:hideMark/>
          </w:tcPr>
          <w:p w14:paraId="54044252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656" w:type="dxa"/>
            <w:shd w:val="clear" w:color="auto" w:fill="auto"/>
            <w:noWrap/>
            <w:vAlign w:val="center"/>
            <w:hideMark/>
          </w:tcPr>
          <w:p w14:paraId="427119E2" w14:textId="308AB220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0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07FAC1A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8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9E2FEC0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43</w:t>
            </w:r>
          </w:p>
        </w:tc>
        <w:tc>
          <w:tcPr>
            <w:tcW w:w="681" w:type="dxa"/>
            <w:shd w:val="clear" w:color="auto" w:fill="auto"/>
            <w:noWrap/>
            <w:vAlign w:val="center"/>
            <w:hideMark/>
          </w:tcPr>
          <w:p w14:paraId="5453ED9B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9</w:t>
            </w:r>
          </w:p>
        </w:tc>
        <w:tc>
          <w:tcPr>
            <w:tcW w:w="486" w:type="dxa"/>
            <w:shd w:val="clear" w:color="auto" w:fill="auto"/>
            <w:noWrap/>
            <w:vAlign w:val="center"/>
            <w:hideMark/>
          </w:tcPr>
          <w:p w14:paraId="32CF35B1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11</w:t>
            </w:r>
          </w:p>
        </w:tc>
        <w:tc>
          <w:tcPr>
            <w:tcW w:w="2149" w:type="dxa"/>
            <w:shd w:val="clear" w:color="auto" w:fill="auto"/>
            <w:noWrap/>
            <w:vAlign w:val="center"/>
            <w:hideMark/>
          </w:tcPr>
          <w:p w14:paraId="524B8DBC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Normal</w:t>
            </w:r>
          </w:p>
        </w:tc>
        <w:tc>
          <w:tcPr>
            <w:tcW w:w="1013" w:type="dxa"/>
            <w:shd w:val="clear" w:color="auto" w:fill="auto"/>
            <w:noWrap/>
            <w:vAlign w:val="center"/>
            <w:hideMark/>
          </w:tcPr>
          <w:p w14:paraId="3789353F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25CC8476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4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32025CCA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-0.02</w:t>
            </w:r>
          </w:p>
        </w:tc>
        <w:tc>
          <w:tcPr>
            <w:tcW w:w="591" w:type="dxa"/>
            <w:shd w:val="clear" w:color="auto" w:fill="auto"/>
            <w:noWrap/>
            <w:vAlign w:val="center"/>
            <w:hideMark/>
          </w:tcPr>
          <w:p w14:paraId="1FAE7485" w14:textId="77777777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color w:val="000000"/>
                <w:sz w:val="18"/>
              </w:rPr>
              <w:t>0.01</w:t>
            </w:r>
          </w:p>
        </w:tc>
        <w:tc>
          <w:tcPr>
            <w:tcW w:w="1816" w:type="dxa"/>
            <w:shd w:val="clear" w:color="auto" w:fill="auto"/>
            <w:vAlign w:val="center"/>
            <w:hideMark/>
          </w:tcPr>
          <w:p w14:paraId="02B8E292" w14:textId="70AA1721" w:rsidR="00A13647" w:rsidRPr="00D26F94" w:rsidRDefault="00A13647" w:rsidP="00A1364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FF"/>
                <w:sz w:val="18"/>
              </w:rPr>
            </w:pP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bHVtPC9BdXRob3I+PFllYXI+MjAwNzwvWWVhcj48UmVj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begin">
                <w:fldData xml:space="preserve">PEVuZE5vdGU+PENpdGU+PEF1dGhvcj5CbHVtPC9BdXRob3I+PFllYXI+MjAwNzwvWWVhcj48UmVj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</w:fldData>
              </w:fldChar>
            </w:r>
            <w:r>
              <w:rPr>
                <w:rFonts w:ascii="Times New Roman" w:eastAsia="Times New Roman" w:hAnsi="Times New Roman" w:cs="Times New Roman"/>
                <w:sz w:val="18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18"/>
              </w:rPr>
            </w:r>
            <w:r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separate"/>
            </w:r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(</w:t>
            </w:r>
            <w:hyperlink w:anchor="_ENREF_2" w:tooltip="Blum, 2007 #234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Blum and Bergquist, 2007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5" w:tooltip="Estrade, 2009 #637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Estrade et al., 2009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7" w:tooltip="Foucher, 2009 #258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Foucher et al., 2009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0" w:tooltip="Laffont, 2011 #3462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Laffont et al., 2011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 xml:space="preserve">; </w:t>
            </w:r>
            <w:hyperlink w:anchor="_ENREF_15" w:tooltip="Sonke, 2008 #1285" w:history="1">
              <w:r w:rsidRPr="00D26F94">
                <w:rPr>
                  <w:rFonts w:ascii="Times New Roman" w:eastAsia="Times New Roman" w:hAnsi="Times New Roman" w:cs="Times New Roman"/>
                  <w:noProof/>
                  <w:sz w:val="18"/>
                </w:rPr>
                <w:t>Sonke et al., 2008</w:t>
              </w:r>
            </w:hyperlink>
            <w:r w:rsidRPr="00D26F94">
              <w:rPr>
                <w:rFonts w:ascii="Times New Roman" w:eastAsia="Times New Roman" w:hAnsi="Times New Roman" w:cs="Times New Roman"/>
                <w:noProof/>
                <w:sz w:val="18"/>
              </w:rPr>
              <w:t>)</w:t>
            </w:r>
            <w:r w:rsidRPr="00D26F94">
              <w:rPr>
                <w:rFonts w:ascii="Times New Roman" w:eastAsia="Times New Roman" w:hAnsi="Times New Roman" w:cs="Times New Roman"/>
                <w:sz w:val="18"/>
              </w:rPr>
              <w:fldChar w:fldCharType="end"/>
            </w:r>
          </w:p>
        </w:tc>
      </w:tr>
    </w:tbl>
    <w:p w14:paraId="76B18D62" w14:textId="56DD63EE" w:rsidR="00581346" w:rsidRDefault="00581346" w:rsidP="00681B18">
      <w:pPr>
        <w:tabs>
          <w:tab w:val="left" w:pos="938"/>
        </w:tabs>
        <w:autoSpaceDE w:val="0"/>
        <w:autoSpaceDN w:val="0"/>
        <w:adjustRightInd w:val="0"/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</w:p>
    <w:sectPr w:rsidR="00581346" w:rsidSect="00E80007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4A34AD" w14:textId="77777777" w:rsidR="00502B6B" w:rsidRDefault="00502B6B" w:rsidP="002349AC">
      <w:pPr>
        <w:spacing w:after="0" w:line="240" w:lineRule="auto"/>
      </w:pPr>
      <w:r>
        <w:separator/>
      </w:r>
    </w:p>
  </w:endnote>
  <w:endnote w:type="continuationSeparator" w:id="0">
    <w:p w14:paraId="1157AF0C" w14:textId="77777777" w:rsidR="00502B6B" w:rsidRDefault="00502B6B" w:rsidP="002349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4CC9C30" w14:textId="77777777" w:rsidR="00502B6B" w:rsidRDefault="00502B6B" w:rsidP="002349AC">
      <w:pPr>
        <w:spacing w:after="0" w:line="240" w:lineRule="auto"/>
      </w:pPr>
      <w:r>
        <w:separator/>
      </w:r>
    </w:p>
  </w:footnote>
  <w:footnote w:type="continuationSeparator" w:id="0">
    <w:p w14:paraId="754C5403" w14:textId="77777777" w:rsidR="00502B6B" w:rsidRDefault="00502B6B" w:rsidP="002349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F142A6"/>
    <w:multiLevelType w:val="hybridMultilevel"/>
    <w:tmpl w:val="9D52E9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7ED2DC5"/>
    <w:multiLevelType w:val="hybridMultilevel"/>
    <w:tmpl w:val="2C6C7470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395959AE"/>
    <w:multiLevelType w:val="hybridMultilevel"/>
    <w:tmpl w:val="F9CA60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1EE0DBA"/>
    <w:multiLevelType w:val="hybridMultilevel"/>
    <w:tmpl w:val="E2927B1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BC21F61"/>
    <w:multiLevelType w:val="hybridMultilevel"/>
    <w:tmpl w:val="428EA7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6A517F0"/>
    <w:multiLevelType w:val="hybridMultilevel"/>
    <w:tmpl w:val="DDEC55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lement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p9rtwz2lwz52uerfz2ppa2jsf0we9rawrez&quot;&gt;scietific libra&lt;record-ids&gt;&lt;item&gt;48&lt;/item&gt;&lt;item&gt;234&lt;/item&gt;&lt;item&gt;258&lt;/item&gt;&lt;item&gt;265&lt;/item&gt;&lt;item&gt;269&lt;/item&gt;&lt;item&gt;281&lt;/item&gt;&lt;item&gt;330&lt;/item&gt;&lt;item&gt;637&lt;/item&gt;&lt;item&gt;1177&lt;/item&gt;&lt;item&gt;1285&lt;/item&gt;&lt;item&gt;1703&lt;/item&gt;&lt;item&gt;2279&lt;/item&gt;&lt;item&gt;2714&lt;/item&gt;&lt;item&gt;2721&lt;/item&gt;&lt;item&gt;2868&lt;/item&gt;&lt;item&gt;2978&lt;/item&gt;&lt;item&gt;3453&lt;/item&gt;&lt;item&gt;3462&lt;/item&gt;&lt;item&gt;3471&lt;/item&gt;&lt;item&gt;3657&lt;/item&gt;&lt;item&gt;3877&lt;/item&gt;&lt;item&gt;5740&lt;/item&gt;&lt;/record-ids&gt;&lt;/item&gt;&lt;/Libraries&gt;"/>
  </w:docVars>
  <w:rsids>
    <w:rsidRoot w:val="00D0667E"/>
    <w:rsid w:val="000705F3"/>
    <w:rsid w:val="000E1F1B"/>
    <w:rsid w:val="000E4A5A"/>
    <w:rsid w:val="000E5EB4"/>
    <w:rsid w:val="00166720"/>
    <w:rsid w:val="00172E43"/>
    <w:rsid w:val="0017448A"/>
    <w:rsid w:val="00194AA9"/>
    <w:rsid w:val="001A389B"/>
    <w:rsid w:val="001F0C60"/>
    <w:rsid w:val="00206377"/>
    <w:rsid w:val="00211327"/>
    <w:rsid w:val="002146E7"/>
    <w:rsid w:val="00224277"/>
    <w:rsid w:val="002349AC"/>
    <w:rsid w:val="00235F76"/>
    <w:rsid w:val="0024010E"/>
    <w:rsid w:val="00255959"/>
    <w:rsid w:val="00266A12"/>
    <w:rsid w:val="00282867"/>
    <w:rsid w:val="002A6006"/>
    <w:rsid w:val="002A7499"/>
    <w:rsid w:val="002B0D3F"/>
    <w:rsid w:val="002E11AE"/>
    <w:rsid w:val="002F4153"/>
    <w:rsid w:val="00314741"/>
    <w:rsid w:val="003255AC"/>
    <w:rsid w:val="00352602"/>
    <w:rsid w:val="00375426"/>
    <w:rsid w:val="003755A2"/>
    <w:rsid w:val="003E3E64"/>
    <w:rsid w:val="003F376B"/>
    <w:rsid w:val="003F5FAE"/>
    <w:rsid w:val="00415D49"/>
    <w:rsid w:val="00422261"/>
    <w:rsid w:val="00464106"/>
    <w:rsid w:val="00482B4B"/>
    <w:rsid w:val="004A62CF"/>
    <w:rsid w:val="004C50C2"/>
    <w:rsid w:val="004E531D"/>
    <w:rsid w:val="004F2E0D"/>
    <w:rsid w:val="004F724A"/>
    <w:rsid w:val="00502B6B"/>
    <w:rsid w:val="005146BC"/>
    <w:rsid w:val="00545A72"/>
    <w:rsid w:val="00555C37"/>
    <w:rsid w:val="005566C2"/>
    <w:rsid w:val="00581346"/>
    <w:rsid w:val="0058496B"/>
    <w:rsid w:val="005A603C"/>
    <w:rsid w:val="005B6CBD"/>
    <w:rsid w:val="005C428F"/>
    <w:rsid w:val="005F0E4D"/>
    <w:rsid w:val="00657B86"/>
    <w:rsid w:val="00667144"/>
    <w:rsid w:val="00681B18"/>
    <w:rsid w:val="0068221B"/>
    <w:rsid w:val="006C697B"/>
    <w:rsid w:val="006E19B9"/>
    <w:rsid w:val="006E6DB8"/>
    <w:rsid w:val="0070014C"/>
    <w:rsid w:val="007212E1"/>
    <w:rsid w:val="00740198"/>
    <w:rsid w:val="007532A0"/>
    <w:rsid w:val="00795F9A"/>
    <w:rsid w:val="007978BF"/>
    <w:rsid w:val="007B2C98"/>
    <w:rsid w:val="007B41B8"/>
    <w:rsid w:val="007D1C86"/>
    <w:rsid w:val="007D5F4F"/>
    <w:rsid w:val="007E08AF"/>
    <w:rsid w:val="00805A41"/>
    <w:rsid w:val="008155AA"/>
    <w:rsid w:val="00816637"/>
    <w:rsid w:val="008211FC"/>
    <w:rsid w:val="00877B9E"/>
    <w:rsid w:val="00877CC4"/>
    <w:rsid w:val="00880DC9"/>
    <w:rsid w:val="00882E3A"/>
    <w:rsid w:val="00886B49"/>
    <w:rsid w:val="008A3181"/>
    <w:rsid w:val="008B5C8D"/>
    <w:rsid w:val="008E056E"/>
    <w:rsid w:val="008E6F56"/>
    <w:rsid w:val="008F21D5"/>
    <w:rsid w:val="00905C33"/>
    <w:rsid w:val="00913F1B"/>
    <w:rsid w:val="009164A9"/>
    <w:rsid w:val="00925F4D"/>
    <w:rsid w:val="00944170"/>
    <w:rsid w:val="009475E4"/>
    <w:rsid w:val="00966377"/>
    <w:rsid w:val="0099303B"/>
    <w:rsid w:val="009942B1"/>
    <w:rsid w:val="009C208B"/>
    <w:rsid w:val="009F3A9A"/>
    <w:rsid w:val="009F4B33"/>
    <w:rsid w:val="00A13647"/>
    <w:rsid w:val="00A44CDA"/>
    <w:rsid w:val="00A452BA"/>
    <w:rsid w:val="00A93BD2"/>
    <w:rsid w:val="00AB1B74"/>
    <w:rsid w:val="00AB26E8"/>
    <w:rsid w:val="00AC07F8"/>
    <w:rsid w:val="00AC6D69"/>
    <w:rsid w:val="00AD4589"/>
    <w:rsid w:val="00B360C9"/>
    <w:rsid w:val="00B74FA8"/>
    <w:rsid w:val="00B90334"/>
    <w:rsid w:val="00BB5777"/>
    <w:rsid w:val="00BC16F3"/>
    <w:rsid w:val="00BD568C"/>
    <w:rsid w:val="00BD59BE"/>
    <w:rsid w:val="00BD6FB6"/>
    <w:rsid w:val="00BD710F"/>
    <w:rsid w:val="00BE2117"/>
    <w:rsid w:val="00C355BA"/>
    <w:rsid w:val="00C375C7"/>
    <w:rsid w:val="00C55F5B"/>
    <w:rsid w:val="00C86EED"/>
    <w:rsid w:val="00CA3466"/>
    <w:rsid w:val="00CB50E9"/>
    <w:rsid w:val="00CE0626"/>
    <w:rsid w:val="00CE3FDA"/>
    <w:rsid w:val="00CF6583"/>
    <w:rsid w:val="00D0667E"/>
    <w:rsid w:val="00D115F1"/>
    <w:rsid w:val="00D25192"/>
    <w:rsid w:val="00D26F94"/>
    <w:rsid w:val="00D436D4"/>
    <w:rsid w:val="00D542F6"/>
    <w:rsid w:val="00DA2F2C"/>
    <w:rsid w:val="00DF1C8A"/>
    <w:rsid w:val="00E100AB"/>
    <w:rsid w:val="00E23ABA"/>
    <w:rsid w:val="00E46267"/>
    <w:rsid w:val="00E5368A"/>
    <w:rsid w:val="00E80007"/>
    <w:rsid w:val="00E93755"/>
    <w:rsid w:val="00EA4BA6"/>
    <w:rsid w:val="00EA5D23"/>
    <w:rsid w:val="00EB7231"/>
    <w:rsid w:val="00EE1560"/>
    <w:rsid w:val="00F0521F"/>
    <w:rsid w:val="00F0632E"/>
    <w:rsid w:val="00F634FB"/>
    <w:rsid w:val="00F907C8"/>
    <w:rsid w:val="00F941BC"/>
    <w:rsid w:val="00F94A19"/>
    <w:rsid w:val="00FA5A2B"/>
    <w:rsid w:val="00FB0605"/>
    <w:rsid w:val="00FE49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A73121B"/>
  <w15:docId w15:val="{0ED3181D-9D8E-4577-8A9E-D9BEC3B52A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2">
    <w:name w:val="heading 2"/>
    <w:basedOn w:val="a"/>
    <w:next w:val="a"/>
    <w:link w:val="2Char"/>
    <w:uiPriority w:val="9"/>
    <w:unhideWhenUsed/>
    <w:qFormat/>
    <w:rsid w:val="0068221B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bdr w:val="nil"/>
      <w:lang w:eastAsia="en-US"/>
    </w:rPr>
  </w:style>
  <w:style w:type="paragraph" w:styleId="3">
    <w:name w:val="heading 3"/>
    <w:basedOn w:val="a"/>
    <w:next w:val="a"/>
    <w:link w:val="3Char"/>
    <w:uiPriority w:val="9"/>
    <w:unhideWhenUsed/>
    <w:qFormat/>
    <w:rsid w:val="0068221B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bdr w:val="nil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349A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2349AC"/>
  </w:style>
  <w:style w:type="paragraph" w:styleId="a4">
    <w:name w:val="footer"/>
    <w:basedOn w:val="a"/>
    <w:link w:val="Char0"/>
    <w:uiPriority w:val="99"/>
    <w:unhideWhenUsed/>
    <w:rsid w:val="002349A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2349AC"/>
  </w:style>
  <w:style w:type="character" w:styleId="a5">
    <w:name w:val="Hyperlink"/>
    <w:uiPriority w:val="99"/>
    <w:rsid w:val="002349AC"/>
    <w:rPr>
      <w:u w:val="single"/>
    </w:rPr>
  </w:style>
  <w:style w:type="paragraph" w:customStyle="1" w:styleId="Body">
    <w:name w:val="Body"/>
    <w:rsid w:val="002349AC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bdr w:val="nil"/>
      <w:lang w:eastAsia="en-US"/>
    </w:rPr>
  </w:style>
  <w:style w:type="character" w:customStyle="1" w:styleId="apple-converted-space">
    <w:name w:val="apple-converted-space"/>
    <w:basedOn w:val="a0"/>
    <w:rsid w:val="006E19B9"/>
  </w:style>
  <w:style w:type="character" w:customStyle="1" w:styleId="2Char">
    <w:name w:val="标题 2 Char"/>
    <w:basedOn w:val="a0"/>
    <w:link w:val="2"/>
    <w:uiPriority w:val="9"/>
    <w:rsid w:val="0068221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bdr w:val="nil"/>
      <w:lang w:eastAsia="en-US"/>
    </w:rPr>
  </w:style>
  <w:style w:type="character" w:customStyle="1" w:styleId="3Char">
    <w:name w:val="标题 3 Char"/>
    <w:basedOn w:val="a0"/>
    <w:link w:val="3"/>
    <w:uiPriority w:val="9"/>
    <w:rsid w:val="0068221B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bdr w:val="nil"/>
      <w:lang w:eastAsia="en-US"/>
    </w:rPr>
  </w:style>
  <w:style w:type="paragraph" w:styleId="a6">
    <w:name w:val="Title"/>
    <w:next w:val="Body"/>
    <w:link w:val="Char1"/>
    <w:rsid w:val="0068221B"/>
    <w:pPr>
      <w:keepNext/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b/>
      <w:bCs/>
      <w:color w:val="000000"/>
      <w:sz w:val="60"/>
      <w:szCs w:val="60"/>
      <w:bdr w:val="nil"/>
      <w:lang w:eastAsia="en-US"/>
    </w:rPr>
  </w:style>
  <w:style w:type="character" w:customStyle="1" w:styleId="Char1">
    <w:name w:val="标题 Char"/>
    <w:basedOn w:val="a0"/>
    <w:link w:val="a6"/>
    <w:rsid w:val="0068221B"/>
    <w:rPr>
      <w:rFonts w:ascii="Helvetica" w:eastAsia="Arial Unicode MS" w:hAnsi="Arial Unicode MS" w:cs="Arial Unicode MS"/>
      <w:b/>
      <w:bCs/>
      <w:color w:val="000000"/>
      <w:sz w:val="60"/>
      <w:szCs w:val="60"/>
      <w:bdr w:val="nil"/>
      <w:lang w:eastAsia="en-US"/>
    </w:rPr>
  </w:style>
  <w:style w:type="paragraph" w:customStyle="1" w:styleId="Default">
    <w:name w:val="Default"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bdr w:val="nil"/>
      <w:lang w:eastAsia="en-US"/>
    </w:rPr>
  </w:style>
  <w:style w:type="paragraph" w:styleId="a7">
    <w:name w:val="Subtitle"/>
    <w:next w:val="Body"/>
    <w:link w:val="Char2"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sz w:val="40"/>
      <w:szCs w:val="40"/>
      <w:bdr w:val="nil"/>
      <w:lang w:eastAsia="en-US"/>
    </w:rPr>
  </w:style>
  <w:style w:type="character" w:customStyle="1" w:styleId="Char2">
    <w:name w:val="副标题 Char"/>
    <w:basedOn w:val="a0"/>
    <w:link w:val="a7"/>
    <w:rsid w:val="0068221B"/>
    <w:rPr>
      <w:rFonts w:ascii="Helvetica" w:eastAsia="Arial Unicode MS" w:hAnsi="Arial Unicode MS" w:cs="Arial Unicode MS"/>
      <w:color w:val="000000"/>
      <w:sz w:val="40"/>
      <w:szCs w:val="40"/>
      <w:bdr w:val="nil"/>
      <w:lang w:eastAsia="en-US"/>
    </w:rPr>
  </w:style>
  <w:style w:type="paragraph" w:styleId="a8">
    <w:name w:val="Balloon Text"/>
    <w:basedOn w:val="a"/>
    <w:link w:val="Char3"/>
    <w:uiPriority w:val="99"/>
    <w:semiHidden/>
    <w:unhideWhenUsed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Lucida Grande" w:eastAsia="Arial Unicode MS" w:hAnsi="Lucida Grande" w:cs="Lucida Grande"/>
      <w:sz w:val="18"/>
      <w:szCs w:val="18"/>
      <w:bdr w:val="nil"/>
      <w:lang w:eastAsia="en-US"/>
    </w:rPr>
  </w:style>
  <w:style w:type="character" w:customStyle="1" w:styleId="Char3">
    <w:name w:val="批注框文本 Char"/>
    <w:basedOn w:val="a0"/>
    <w:link w:val="a8"/>
    <w:uiPriority w:val="99"/>
    <w:semiHidden/>
    <w:rsid w:val="0068221B"/>
    <w:rPr>
      <w:rFonts w:ascii="Lucida Grande" w:eastAsia="Arial Unicode MS" w:hAnsi="Lucida Grande" w:cs="Lucida Grande"/>
      <w:sz w:val="18"/>
      <w:szCs w:val="18"/>
      <w:bdr w:val="nil"/>
      <w:lang w:eastAsia="en-US"/>
    </w:rPr>
  </w:style>
  <w:style w:type="character" w:customStyle="1" w:styleId="MTEquationSection">
    <w:name w:val="MTEquationSection"/>
    <w:basedOn w:val="a0"/>
    <w:rsid w:val="0068221B"/>
    <w:rPr>
      <w:vanish/>
      <w:color w:val="FF0000"/>
      <w:sz w:val="30"/>
      <w:szCs w:val="30"/>
    </w:rPr>
  </w:style>
  <w:style w:type="paragraph" w:customStyle="1" w:styleId="EndNoteBibliographyTitle">
    <w:name w:val="EndNote Bibliography Title"/>
    <w:basedOn w:val="a"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jc w:val="center"/>
    </w:pPr>
    <w:rPr>
      <w:rFonts w:ascii="Calibri" w:eastAsia="Arial Unicode MS" w:hAnsi="Calibri" w:cs="Times New Roman"/>
      <w:szCs w:val="24"/>
      <w:bdr w:val="nil"/>
      <w:lang w:eastAsia="en-US"/>
    </w:rPr>
  </w:style>
  <w:style w:type="paragraph" w:customStyle="1" w:styleId="EndNoteBibliography">
    <w:name w:val="EndNote Bibliography"/>
    <w:basedOn w:val="a"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Arial Unicode MS" w:hAnsi="Calibri" w:cs="Times New Roman"/>
      <w:szCs w:val="24"/>
      <w:bdr w:val="nil"/>
      <w:lang w:eastAsia="en-US"/>
    </w:rPr>
  </w:style>
  <w:style w:type="character" w:styleId="a9">
    <w:name w:val="FollowedHyperlink"/>
    <w:basedOn w:val="a0"/>
    <w:uiPriority w:val="99"/>
    <w:semiHidden/>
    <w:unhideWhenUsed/>
    <w:rsid w:val="0068221B"/>
    <w:rPr>
      <w:color w:val="800080" w:themeColor="followedHyperlink"/>
      <w:u w:val="single"/>
    </w:rPr>
  </w:style>
  <w:style w:type="character" w:customStyle="1" w:styleId="mo">
    <w:name w:val="mo"/>
    <w:basedOn w:val="a0"/>
    <w:rsid w:val="0068221B"/>
  </w:style>
  <w:style w:type="character" w:customStyle="1" w:styleId="mi">
    <w:name w:val="mi"/>
    <w:basedOn w:val="a0"/>
    <w:rsid w:val="0068221B"/>
  </w:style>
  <w:style w:type="character" w:customStyle="1" w:styleId="mn">
    <w:name w:val="mn"/>
    <w:basedOn w:val="a0"/>
    <w:rsid w:val="0068221B"/>
  </w:style>
  <w:style w:type="character" w:customStyle="1" w:styleId="MTConvertedEquation">
    <w:name w:val="MTConvertedEquation"/>
    <w:basedOn w:val="a0"/>
    <w:rsid w:val="0068221B"/>
    <w:rPr>
      <w:sz w:val="30"/>
      <w:szCs w:val="30"/>
    </w:rPr>
  </w:style>
  <w:style w:type="paragraph" w:customStyle="1" w:styleId="MTDisplayEquation">
    <w:name w:val="MTDisplayEquation"/>
    <w:basedOn w:val="a"/>
    <w:next w:val="a"/>
    <w:link w:val="MTDisplayEquationChar"/>
    <w:rsid w:val="0068221B"/>
    <w:pPr>
      <w:widowControl w:val="0"/>
      <w:tabs>
        <w:tab w:val="center" w:pos="4820"/>
        <w:tab w:val="right" w:pos="9640"/>
      </w:tabs>
      <w:autoSpaceDE w:val="0"/>
      <w:autoSpaceDN w:val="0"/>
      <w:adjustRightInd w:val="0"/>
      <w:spacing w:before="100" w:beforeAutospacing="1" w:after="100" w:afterAutospacing="1" w:line="360" w:lineRule="auto"/>
      <w:jc w:val="both"/>
    </w:pPr>
    <w:rPr>
      <w:rFonts w:ascii="Times New Roman" w:eastAsia="Arial Unicode MS" w:hAnsi="Times New Roman" w:cs="Times New Roman"/>
      <w:sz w:val="24"/>
      <w:szCs w:val="24"/>
      <w:bdr w:val="nil"/>
      <w:lang w:eastAsia="en-US"/>
    </w:rPr>
  </w:style>
  <w:style w:type="character" w:customStyle="1" w:styleId="MTDisplayEquationChar">
    <w:name w:val="MTDisplayEquation Char"/>
    <w:basedOn w:val="a0"/>
    <w:link w:val="MTDisplayEquation"/>
    <w:rsid w:val="0068221B"/>
    <w:rPr>
      <w:rFonts w:ascii="Times New Roman" w:eastAsia="Arial Unicode MS" w:hAnsi="Times New Roman" w:cs="Times New Roman"/>
      <w:sz w:val="24"/>
      <w:szCs w:val="24"/>
      <w:bdr w:val="nil"/>
      <w:lang w:eastAsia="en-US"/>
    </w:rPr>
  </w:style>
  <w:style w:type="paragraph" w:styleId="aa">
    <w:name w:val="List Paragraph"/>
    <w:basedOn w:val="a"/>
    <w:uiPriority w:val="34"/>
    <w:qFormat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ind w:left="720"/>
      <w:contextualSpacing/>
    </w:pPr>
    <w:rPr>
      <w:rFonts w:ascii="Times New Roman" w:eastAsia="Arial Unicode MS" w:hAnsi="Times New Roman" w:cs="Times New Roman"/>
      <w:sz w:val="24"/>
      <w:szCs w:val="24"/>
      <w:bdr w:val="nil"/>
      <w:lang w:eastAsia="en-US"/>
    </w:rPr>
  </w:style>
  <w:style w:type="character" w:styleId="ab">
    <w:name w:val="annotation reference"/>
    <w:basedOn w:val="a0"/>
    <w:uiPriority w:val="99"/>
    <w:semiHidden/>
    <w:unhideWhenUsed/>
    <w:rsid w:val="0068221B"/>
    <w:rPr>
      <w:sz w:val="16"/>
      <w:szCs w:val="16"/>
    </w:rPr>
  </w:style>
  <w:style w:type="paragraph" w:styleId="ac">
    <w:name w:val="annotation text"/>
    <w:basedOn w:val="a"/>
    <w:link w:val="Char4"/>
    <w:uiPriority w:val="99"/>
    <w:semiHidden/>
    <w:unhideWhenUsed/>
    <w:rsid w:val="0068221B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US"/>
    </w:rPr>
  </w:style>
  <w:style w:type="character" w:customStyle="1" w:styleId="Char4">
    <w:name w:val="批注文字 Char"/>
    <w:basedOn w:val="a0"/>
    <w:link w:val="ac"/>
    <w:uiPriority w:val="99"/>
    <w:semiHidden/>
    <w:rsid w:val="0068221B"/>
    <w:rPr>
      <w:rFonts w:ascii="Times New Roman" w:eastAsia="Arial Unicode MS" w:hAnsi="Times New Roman" w:cs="Times New Roman"/>
      <w:sz w:val="20"/>
      <w:szCs w:val="20"/>
      <w:bdr w:val="nil"/>
      <w:lang w:eastAsia="en-US"/>
    </w:rPr>
  </w:style>
  <w:style w:type="paragraph" w:styleId="ad">
    <w:name w:val="annotation subject"/>
    <w:basedOn w:val="ac"/>
    <w:next w:val="ac"/>
    <w:link w:val="Char5"/>
    <w:uiPriority w:val="99"/>
    <w:semiHidden/>
    <w:unhideWhenUsed/>
    <w:rsid w:val="0068221B"/>
    <w:rPr>
      <w:b/>
      <w:bCs/>
    </w:rPr>
  </w:style>
  <w:style w:type="character" w:customStyle="1" w:styleId="Char5">
    <w:name w:val="批注主题 Char"/>
    <w:basedOn w:val="Char4"/>
    <w:link w:val="ad"/>
    <w:uiPriority w:val="99"/>
    <w:semiHidden/>
    <w:rsid w:val="0068221B"/>
    <w:rPr>
      <w:rFonts w:ascii="Times New Roman" w:eastAsia="Arial Unicode MS" w:hAnsi="Times New Roman" w:cs="Times New Roman"/>
      <w:b/>
      <w:bCs/>
      <w:sz w:val="20"/>
      <w:szCs w:val="20"/>
      <w:bdr w:val="nil"/>
      <w:lang w:eastAsia="en-US"/>
    </w:rPr>
  </w:style>
  <w:style w:type="paragraph" w:styleId="ae">
    <w:name w:val="Body Text"/>
    <w:basedOn w:val="a"/>
    <w:link w:val="Char6"/>
    <w:uiPriority w:val="1"/>
    <w:qFormat/>
    <w:rsid w:val="0068221B"/>
    <w:pPr>
      <w:widowControl w:val="0"/>
      <w:spacing w:after="0" w:line="240" w:lineRule="auto"/>
      <w:ind w:left="160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Char6">
    <w:name w:val="正文文本 Char"/>
    <w:basedOn w:val="a0"/>
    <w:link w:val="ae"/>
    <w:uiPriority w:val="1"/>
    <w:rsid w:val="0068221B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font5">
    <w:name w:val="font5"/>
    <w:basedOn w:val="a"/>
    <w:rsid w:val="00194A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</w:rPr>
  </w:style>
  <w:style w:type="paragraph" w:customStyle="1" w:styleId="font6">
    <w:name w:val="font6"/>
    <w:basedOn w:val="a"/>
    <w:rsid w:val="00194A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000000"/>
    </w:rPr>
  </w:style>
  <w:style w:type="paragraph" w:customStyle="1" w:styleId="font7">
    <w:name w:val="font7"/>
    <w:basedOn w:val="a"/>
    <w:rsid w:val="00194A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000000"/>
    </w:rPr>
  </w:style>
  <w:style w:type="paragraph" w:customStyle="1" w:styleId="font8">
    <w:name w:val="font8"/>
    <w:basedOn w:val="a"/>
    <w:rsid w:val="00194A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FF"/>
    </w:rPr>
  </w:style>
  <w:style w:type="paragraph" w:customStyle="1" w:styleId="font9">
    <w:name w:val="font9"/>
    <w:basedOn w:val="a"/>
    <w:rsid w:val="00194A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paragraph" w:customStyle="1" w:styleId="xl67">
    <w:name w:val="xl67"/>
    <w:basedOn w:val="a"/>
    <w:rsid w:val="00194AA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a"/>
    <w:rsid w:val="00194AA9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a"/>
    <w:rsid w:val="00194AA9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0">
    <w:name w:val="xl70"/>
    <w:basedOn w:val="a"/>
    <w:rsid w:val="00194AA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a"/>
    <w:rsid w:val="00194AA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2">
    <w:name w:val="xl72"/>
    <w:basedOn w:val="a"/>
    <w:rsid w:val="00194AA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a"/>
    <w:rsid w:val="00194AA9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FF"/>
      <w:sz w:val="24"/>
      <w:szCs w:val="24"/>
    </w:rPr>
  </w:style>
  <w:style w:type="paragraph" w:customStyle="1" w:styleId="xl74">
    <w:name w:val="xl74"/>
    <w:basedOn w:val="a"/>
    <w:rsid w:val="00194AA9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5">
    <w:name w:val="xl75"/>
    <w:basedOn w:val="a"/>
    <w:rsid w:val="00194AA9"/>
    <w:pPr>
      <w:pBdr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6">
    <w:name w:val="xl76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color w:val="0000FF"/>
      <w:sz w:val="24"/>
      <w:szCs w:val="24"/>
    </w:rPr>
  </w:style>
  <w:style w:type="paragraph" w:customStyle="1" w:styleId="xl77">
    <w:name w:val="xl77"/>
    <w:basedOn w:val="a"/>
    <w:rsid w:val="00194AA9"/>
    <w:pPr>
      <w:pBdr>
        <w:lef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9">
    <w:name w:val="xl79"/>
    <w:basedOn w:val="a"/>
    <w:rsid w:val="00194AA9"/>
    <w:pPr>
      <w:pBdr>
        <w:bottom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1">
    <w:name w:val="xl81"/>
    <w:basedOn w:val="a"/>
    <w:rsid w:val="00194AA9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2">
    <w:name w:val="xl82"/>
    <w:basedOn w:val="a"/>
    <w:rsid w:val="00194AA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3">
    <w:name w:val="xl83"/>
    <w:basedOn w:val="a"/>
    <w:rsid w:val="00194AA9"/>
    <w:pPr>
      <w:pBdr>
        <w:top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a"/>
    <w:rsid w:val="00194AA9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5">
    <w:name w:val="xl85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6">
    <w:name w:val="xl86"/>
    <w:basedOn w:val="a"/>
    <w:rsid w:val="00194AA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7">
    <w:name w:val="xl87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8">
    <w:name w:val="xl88"/>
    <w:basedOn w:val="a"/>
    <w:rsid w:val="00194AA9"/>
    <w:pPr>
      <w:pBdr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table" w:styleId="af">
    <w:name w:val="Table Grid"/>
    <w:basedOn w:val="a1"/>
    <w:uiPriority w:val="59"/>
    <w:rsid w:val="00194AA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无格式表格 51"/>
    <w:basedOn w:val="a1"/>
    <w:uiPriority w:val="45"/>
    <w:rsid w:val="00194AA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094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8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22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13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FAEB3B-E20E-47FA-B151-8C206F5A95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2</TotalTime>
  <Pages>8</Pages>
  <Words>3330</Words>
  <Characters>18987</Characters>
  <Application>Microsoft Office Word</Application>
  <DocSecurity>0</DocSecurity>
  <Lines>158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Trent University</Company>
  <LinksUpToDate>false</LinksUpToDate>
  <CharactersWithSpaces>222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孙若愚</dc:creator>
  <cp:lastModifiedBy>孙若愚</cp:lastModifiedBy>
  <cp:revision>31</cp:revision>
  <dcterms:created xsi:type="dcterms:W3CDTF">2015-10-01T10:21:00Z</dcterms:created>
  <dcterms:modified xsi:type="dcterms:W3CDTF">2016-01-14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EquationNumber2">
    <vt:lpwstr>(S5)</vt:lpwstr>
  </property>
  <property fmtid="{D5CDD505-2E9C-101B-9397-08002B2CF9AE}" pid="4" name="MTCustomEquationNumber">
    <vt:lpwstr>1</vt:lpwstr>
  </property>
</Properties>
</file>